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A9F7A5" w14:textId="40E1CF0E" w:rsidR="008A6A87" w:rsidRPr="006100DB" w:rsidRDefault="008A6A87" w:rsidP="009B37AC">
      <w:pPr>
        <w:jc w:val="both"/>
        <w:rPr>
          <w:b/>
          <w:i/>
          <w:lang w:val="sv-SE"/>
        </w:rPr>
      </w:pPr>
      <w:r w:rsidRPr="006100DB">
        <w:rPr>
          <w:b/>
          <w:i/>
          <w:lang w:val="sv-SE"/>
        </w:rPr>
        <w:t>Nationellt råd för behandling av atypiskt hemolytiskt uremiskt syndrom (aHUS)</w:t>
      </w:r>
    </w:p>
    <w:p w14:paraId="7D8E5BAA" w14:textId="77777777" w:rsidR="009E35FE" w:rsidRPr="006100DB" w:rsidRDefault="00564284" w:rsidP="009B37AC">
      <w:pPr>
        <w:jc w:val="both"/>
        <w:rPr>
          <w:b/>
          <w:i/>
          <w:lang w:val="sv-SE"/>
        </w:rPr>
      </w:pPr>
      <w:r w:rsidRPr="006100DB">
        <w:rPr>
          <w:b/>
          <w:i/>
          <w:lang w:val="sv-SE"/>
        </w:rPr>
        <w:t xml:space="preserve">På uppdrag av </w:t>
      </w:r>
      <w:r w:rsidR="008C5FB0" w:rsidRPr="006100DB">
        <w:rPr>
          <w:b/>
          <w:i/>
          <w:lang w:val="sv-SE"/>
        </w:rPr>
        <w:t xml:space="preserve">NT-rådet i samarbete med </w:t>
      </w:r>
      <w:r w:rsidRPr="006100DB">
        <w:rPr>
          <w:b/>
          <w:i/>
          <w:lang w:val="sv-SE"/>
        </w:rPr>
        <w:t>Svensk njurmedicinsk förening och Barnläkarförening</w:t>
      </w:r>
    </w:p>
    <w:p w14:paraId="595F8A28" w14:textId="77777777" w:rsidR="008A6A87" w:rsidRPr="000679DA" w:rsidRDefault="008A6A87" w:rsidP="009B37AC">
      <w:pPr>
        <w:jc w:val="both"/>
        <w:rPr>
          <w:b/>
          <w:lang w:val="sv-SE"/>
        </w:rPr>
      </w:pPr>
    </w:p>
    <w:p w14:paraId="4144150C" w14:textId="77777777" w:rsidR="0069729A" w:rsidRPr="000679DA" w:rsidRDefault="00AA76AB" w:rsidP="009B37AC">
      <w:pPr>
        <w:jc w:val="both"/>
        <w:rPr>
          <w:b/>
          <w:sz w:val="28"/>
          <w:szCs w:val="28"/>
          <w:lang w:val="sv-SE"/>
        </w:rPr>
      </w:pPr>
      <w:r>
        <w:rPr>
          <w:b/>
          <w:sz w:val="28"/>
          <w:szCs w:val="28"/>
          <w:lang w:val="sv-SE"/>
        </w:rPr>
        <w:t>A</w:t>
      </w:r>
      <w:r w:rsidR="0015143B" w:rsidRPr="000679DA">
        <w:rPr>
          <w:b/>
          <w:sz w:val="28"/>
          <w:szCs w:val="28"/>
          <w:lang w:val="sv-SE"/>
        </w:rPr>
        <w:t xml:space="preserve">nvändning av eculizumab </w:t>
      </w:r>
      <w:r w:rsidR="000E7B85" w:rsidRPr="000679DA">
        <w:rPr>
          <w:b/>
          <w:sz w:val="28"/>
          <w:szCs w:val="28"/>
          <w:lang w:val="sv-SE"/>
        </w:rPr>
        <w:t>vid aHUS</w:t>
      </w:r>
      <w:r>
        <w:rPr>
          <w:b/>
          <w:sz w:val="28"/>
          <w:szCs w:val="28"/>
          <w:lang w:val="sv-SE"/>
        </w:rPr>
        <w:t xml:space="preserve"> på inrådan av nationellt råd</w:t>
      </w:r>
    </w:p>
    <w:p w14:paraId="6BE83224" w14:textId="77777777" w:rsidR="008A6A87" w:rsidRPr="000679DA" w:rsidRDefault="008A6A87" w:rsidP="009B37AC">
      <w:pPr>
        <w:jc w:val="both"/>
        <w:rPr>
          <w:lang w:val="sv-SE"/>
        </w:rPr>
      </w:pPr>
    </w:p>
    <w:p w14:paraId="45D8858A" w14:textId="77777777" w:rsidR="00764832" w:rsidRPr="006100DB" w:rsidRDefault="00764832" w:rsidP="00764832">
      <w:pPr>
        <w:numPr>
          <w:ilvl w:val="0"/>
          <w:numId w:val="1"/>
        </w:numPr>
        <w:jc w:val="both"/>
        <w:rPr>
          <w:lang w:val="sv-SE"/>
        </w:rPr>
      </w:pPr>
      <w:r w:rsidRPr="006100DB">
        <w:rPr>
          <w:lang w:val="sv-SE"/>
        </w:rPr>
        <w:t>Eftersom behandling med Soliris vid aHUS är förknippat med mycket hög kostnad kan endast patienter där behandlingen är att anse som oundgänglig komma i fråga.</w:t>
      </w:r>
    </w:p>
    <w:p w14:paraId="1E87DFB8" w14:textId="77777777" w:rsidR="00764832" w:rsidRPr="006100DB" w:rsidRDefault="00764832" w:rsidP="00764832">
      <w:pPr>
        <w:numPr>
          <w:ilvl w:val="0"/>
          <w:numId w:val="1"/>
        </w:numPr>
        <w:jc w:val="both"/>
        <w:rPr>
          <w:lang w:val="sv-SE"/>
        </w:rPr>
      </w:pPr>
      <w:r w:rsidRPr="006100DB">
        <w:rPr>
          <w:lang w:val="sv-SE"/>
        </w:rPr>
        <w:t xml:space="preserve">Det nationella rådet </w:t>
      </w:r>
      <w:r w:rsidR="000679DA" w:rsidRPr="006100DB">
        <w:rPr>
          <w:lang w:val="sv-SE"/>
        </w:rPr>
        <w:t xml:space="preserve">bedömer </w:t>
      </w:r>
      <w:r w:rsidRPr="006100DB">
        <w:rPr>
          <w:lang w:val="sv-SE"/>
        </w:rPr>
        <w:t>vilka patienter som oundgängligen ska behandlas med Soliris.</w:t>
      </w:r>
      <w:r w:rsidR="005D71A5" w:rsidRPr="006100DB">
        <w:rPr>
          <w:lang w:val="sv-SE"/>
        </w:rPr>
        <w:t xml:space="preserve"> Diskussion bör föras med minst två av fem personer i det nationella rådet (expertgruppen) för ställningstagande</w:t>
      </w:r>
      <w:r w:rsidR="0033025C" w:rsidRPr="006100DB">
        <w:rPr>
          <w:lang w:val="sv-SE"/>
        </w:rPr>
        <w:t xml:space="preserve"> (s</w:t>
      </w:r>
      <w:r w:rsidR="00B16BF1" w:rsidRPr="006100DB">
        <w:rPr>
          <w:lang w:val="sv-SE"/>
        </w:rPr>
        <w:t>e kontaktlistan på sida 6 av dokumentet).</w:t>
      </w:r>
    </w:p>
    <w:p w14:paraId="5D9E4E7D" w14:textId="77777777" w:rsidR="00764832" w:rsidRPr="006100DB" w:rsidRDefault="00764832" w:rsidP="00764832">
      <w:pPr>
        <w:numPr>
          <w:ilvl w:val="0"/>
          <w:numId w:val="1"/>
        </w:numPr>
        <w:jc w:val="both"/>
        <w:rPr>
          <w:lang w:val="sv-SE"/>
        </w:rPr>
      </w:pPr>
      <w:r w:rsidRPr="006100DB">
        <w:rPr>
          <w:lang w:val="sv-SE"/>
        </w:rPr>
        <w:t>Det nationella rådets bedömning utgå</w:t>
      </w:r>
      <w:r w:rsidR="000679DA" w:rsidRPr="006100DB">
        <w:rPr>
          <w:lang w:val="sv-SE"/>
        </w:rPr>
        <w:t>r</w:t>
      </w:r>
      <w:r w:rsidRPr="006100DB">
        <w:rPr>
          <w:lang w:val="sv-SE"/>
        </w:rPr>
        <w:t xml:space="preserve"> från de nationella riktlinjerna</w:t>
      </w:r>
    </w:p>
    <w:p w14:paraId="1D35F78A" w14:textId="77777777" w:rsidR="00764832" w:rsidRPr="006100DB" w:rsidRDefault="00764832" w:rsidP="00764832">
      <w:pPr>
        <w:numPr>
          <w:ilvl w:val="0"/>
          <w:numId w:val="1"/>
        </w:numPr>
        <w:jc w:val="both"/>
        <w:rPr>
          <w:lang w:val="sv-SE"/>
        </w:rPr>
      </w:pPr>
      <w:r w:rsidRPr="006100DB">
        <w:rPr>
          <w:lang w:val="sv-SE"/>
        </w:rPr>
        <w:t xml:space="preserve">Det nationella rådet </w:t>
      </w:r>
      <w:r w:rsidR="000679DA" w:rsidRPr="006100DB">
        <w:rPr>
          <w:lang w:val="sv-SE"/>
        </w:rPr>
        <w:t xml:space="preserve">tar </w:t>
      </w:r>
      <w:r w:rsidRPr="006100DB">
        <w:rPr>
          <w:lang w:val="sv-SE"/>
        </w:rPr>
        <w:t>också ställning till vilka patienter som, med aktuell kunskap, kan avsluta behandling</w:t>
      </w:r>
    </w:p>
    <w:p w14:paraId="3A6632B7" w14:textId="77777777" w:rsidR="00764832" w:rsidRPr="000679DA" w:rsidRDefault="00764832" w:rsidP="006100DB">
      <w:pPr>
        <w:rPr>
          <w:lang w:val="sv-SE"/>
        </w:rPr>
      </w:pPr>
    </w:p>
    <w:p w14:paraId="7DB45830" w14:textId="77777777" w:rsidR="00764832" w:rsidRPr="00764832" w:rsidRDefault="00764832" w:rsidP="00764832">
      <w:pPr>
        <w:jc w:val="both"/>
        <w:rPr>
          <w:lang w:val="sv-SE"/>
        </w:rPr>
      </w:pPr>
      <w:r w:rsidRPr="000679DA">
        <w:rPr>
          <w:lang w:val="sv-SE"/>
        </w:rPr>
        <w:t>Beslut kring behandling</w:t>
      </w:r>
      <w:r w:rsidR="000679DA">
        <w:rPr>
          <w:lang w:val="sv-SE"/>
        </w:rPr>
        <w:t xml:space="preserve"> </w:t>
      </w:r>
      <w:r w:rsidRPr="000679DA">
        <w:rPr>
          <w:lang w:val="sv-SE"/>
        </w:rPr>
        <w:t>förankras med det nationella aHUS-rådet. Telefonkontakt tas med representant/er i det nationella rådet under dagtid, även under helger v.b., v.g. se sidan 5</w:t>
      </w:r>
      <w:r w:rsidR="00D50A49">
        <w:rPr>
          <w:lang w:val="sv-SE"/>
        </w:rPr>
        <w:t>.</w:t>
      </w:r>
    </w:p>
    <w:p w14:paraId="0AA8351B" w14:textId="77777777" w:rsidR="00764832" w:rsidRDefault="00764832" w:rsidP="009B37AC">
      <w:pPr>
        <w:jc w:val="both"/>
        <w:rPr>
          <w:b/>
          <w:sz w:val="28"/>
          <w:szCs w:val="28"/>
          <w:lang w:val="sv-SE"/>
        </w:rPr>
      </w:pPr>
    </w:p>
    <w:p w14:paraId="720A1676" w14:textId="77777777" w:rsidR="00635D51" w:rsidRPr="002F0066" w:rsidRDefault="00635D51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Sammanfattning</w:t>
      </w:r>
    </w:p>
    <w:p w14:paraId="080C9BEA" w14:textId="77777777" w:rsidR="008A6A87" w:rsidRDefault="00AB09AB" w:rsidP="009B37AC">
      <w:pPr>
        <w:jc w:val="both"/>
        <w:rPr>
          <w:lang w:val="sv-SE"/>
        </w:rPr>
      </w:pPr>
      <w:r>
        <w:rPr>
          <w:lang w:val="sv-SE"/>
        </w:rPr>
        <w:t>At</w:t>
      </w:r>
      <w:r w:rsidR="008A6A87" w:rsidRPr="007B4B6C">
        <w:rPr>
          <w:lang w:val="sv-SE"/>
        </w:rPr>
        <w:t xml:space="preserve">ypiskt hemolytiskt uremiskt syndrom (aHUS) är en livshotande, </w:t>
      </w:r>
      <w:r w:rsidR="008A6A87">
        <w:rPr>
          <w:lang w:val="sv-SE"/>
        </w:rPr>
        <w:t>recidiverande</w:t>
      </w:r>
      <w:r w:rsidR="008A6A87" w:rsidRPr="007B4B6C">
        <w:rPr>
          <w:lang w:val="sv-SE"/>
        </w:rPr>
        <w:t xml:space="preserve"> och </w:t>
      </w:r>
      <w:r w:rsidR="003F5503">
        <w:rPr>
          <w:lang w:val="sv-SE"/>
        </w:rPr>
        <w:t xml:space="preserve">oftast </w:t>
      </w:r>
      <w:r w:rsidR="008A6A87" w:rsidRPr="007B4B6C">
        <w:rPr>
          <w:lang w:val="sv-SE"/>
        </w:rPr>
        <w:t xml:space="preserve">ärftlig sjukdom </w:t>
      </w:r>
      <w:r w:rsidR="00D23A6B">
        <w:rPr>
          <w:lang w:val="sv-SE"/>
        </w:rPr>
        <w:t>med</w:t>
      </w:r>
      <w:r w:rsidR="008A6A87" w:rsidRPr="007B4B6C">
        <w:rPr>
          <w:lang w:val="sv-SE"/>
        </w:rPr>
        <w:t xml:space="preserve"> hög risk för terminal njursvikt redan vid insjuknandet. Dysfunktion i den alternativa komplementvägen leder till komplementaktivering med</w:t>
      </w:r>
      <w:r w:rsidR="000F7861">
        <w:rPr>
          <w:lang w:val="sv-SE"/>
        </w:rPr>
        <w:t xml:space="preserve"> trombotisk mikroangiopati (TMA) och</w:t>
      </w:r>
      <w:r w:rsidR="008A6A87">
        <w:rPr>
          <w:lang w:val="sv-SE"/>
        </w:rPr>
        <w:t xml:space="preserve"> patologiska förändringar i njurarna</w:t>
      </w:r>
      <w:r w:rsidR="008A6A87" w:rsidRPr="007B4B6C">
        <w:rPr>
          <w:lang w:val="sv-SE"/>
        </w:rPr>
        <w:t xml:space="preserve">. Studier har visat att behandling med eculizumab (Soliris) förhindrar recidiv och förbättrar njurfunktion och livskvalitet. </w:t>
      </w:r>
      <w:r w:rsidR="00D23A6B">
        <w:rPr>
          <w:lang w:val="sv-SE"/>
        </w:rPr>
        <w:t>P</w:t>
      </w:r>
      <w:r w:rsidR="008A6A87" w:rsidRPr="007B4B6C">
        <w:rPr>
          <w:lang w:val="sv-SE"/>
        </w:rPr>
        <w:t>lasma</w:t>
      </w:r>
      <w:r w:rsidR="00D23A6B">
        <w:rPr>
          <w:lang w:val="sv-SE"/>
        </w:rPr>
        <w:t>infusion</w:t>
      </w:r>
      <w:r w:rsidR="008A6A87" w:rsidRPr="007B4B6C">
        <w:rPr>
          <w:lang w:val="sv-SE"/>
        </w:rPr>
        <w:t xml:space="preserve"> eller plasmabyte är inte effektivt hos merparten av patienter</w:t>
      </w:r>
      <w:r w:rsidR="008A6A87">
        <w:rPr>
          <w:lang w:val="sv-SE"/>
        </w:rPr>
        <w:t>na</w:t>
      </w:r>
      <w:r w:rsidR="008A6A87" w:rsidRPr="007B4B6C">
        <w:rPr>
          <w:lang w:val="sv-SE"/>
        </w:rPr>
        <w:t>. Eculizumab</w:t>
      </w:r>
      <w:r w:rsidR="00D23A6B">
        <w:rPr>
          <w:lang w:val="sv-SE"/>
        </w:rPr>
        <w:t>-</w:t>
      </w:r>
      <w:r w:rsidR="008A6A87" w:rsidRPr="007B4B6C">
        <w:rPr>
          <w:lang w:val="sv-SE"/>
        </w:rPr>
        <w:t xml:space="preserve">behandling rekommenderas </w:t>
      </w:r>
      <w:r w:rsidR="00D23A6B">
        <w:rPr>
          <w:lang w:val="sv-SE"/>
        </w:rPr>
        <w:t>där</w:t>
      </w:r>
      <w:r w:rsidR="008A6A87" w:rsidRPr="007B4B6C">
        <w:rPr>
          <w:lang w:val="sv-SE"/>
        </w:rPr>
        <w:t xml:space="preserve">för </w:t>
      </w:r>
      <w:r w:rsidR="00D23A6B">
        <w:rPr>
          <w:lang w:val="sv-SE"/>
        </w:rPr>
        <w:t xml:space="preserve">till </w:t>
      </w:r>
      <w:r w:rsidR="008A6A87" w:rsidRPr="007B4B6C">
        <w:rPr>
          <w:lang w:val="sv-SE"/>
        </w:rPr>
        <w:t xml:space="preserve">patienter med aHUS </w:t>
      </w:r>
      <w:r w:rsidR="00764832">
        <w:rPr>
          <w:lang w:val="sv-SE"/>
        </w:rPr>
        <w:t xml:space="preserve">där behandlingen är att anse som oundgänglig </w:t>
      </w:r>
      <w:r w:rsidR="008A6A87" w:rsidRPr="007B4B6C">
        <w:rPr>
          <w:lang w:val="sv-SE"/>
        </w:rPr>
        <w:t xml:space="preserve">redan vid insjuknandet och vid transplantation för att förhindra försämring och återfall. För vissa </w:t>
      </w:r>
      <w:r w:rsidR="00D23A6B">
        <w:rPr>
          <w:lang w:val="sv-SE"/>
        </w:rPr>
        <w:t>”l</w:t>
      </w:r>
      <w:r w:rsidR="00D23A6B" w:rsidRPr="007B4B6C">
        <w:rPr>
          <w:lang w:val="sv-SE"/>
        </w:rPr>
        <w:t>åg</w:t>
      </w:r>
      <w:r w:rsidR="00D23A6B">
        <w:rPr>
          <w:lang w:val="sv-SE"/>
        </w:rPr>
        <w:t>-</w:t>
      </w:r>
      <w:r w:rsidR="008A6A87" w:rsidRPr="007B4B6C">
        <w:rPr>
          <w:lang w:val="sv-SE"/>
        </w:rPr>
        <w:t>risk</w:t>
      </w:r>
      <w:r w:rsidR="00D23A6B">
        <w:rPr>
          <w:lang w:val="sv-SE"/>
        </w:rPr>
        <w:t>”</w:t>
      </w:r>
      <w:r w:rsidR="008A6A87" w:rsidRPr="007B4B6C">
        <w:rPr>
          <w:lang w:val="sv-SE"/>
        </w:rPr>
        <w:t xml:space="preserve"> patienter kan utsättning </w:t>
      </w:r>
      <w:r w:rsidR="00D23A6B">
        <w:rPr>
          <w:lang w:val="sv-SE"/>
        </w:rPr>
        <w:t>bli</w:t>
      </w:r>
      <w:r w:rsidR="00D23A6B" w:rsidRPr="007B4B6C">
        <w:rPr>
          <w:lang w:val="sv-SE"/>
        </w:rPr>
        <w:t xml:space="preserve"> </w:t>
      </w:r>
      <w:r w:rsidR="008A6A87" w:rsidRPr="007B4B6C">
        <w:rPr>
          <w:lang w:val="sv-SE"/>
        </w:rPr>
        <w:t xml:space="preserve">aktuell under täta </w:t>
      </w:r>
      <w:r w:rsidR="00D23A6B">
        <w:rPr>
          <w:lang w:val="sv-SE"/>
        </w:rPr>
        <w:t xml:space="preserve">medicinska </w:t>
      </w:r>
      <w:r w:rsidR="008A6A87" w:rsidRPr="007B4B6C">
        <w:rPr>
          <w:lang w:val="sv-SE"/>
        </w:rPr>
        <w:t>kontroller. Eculizumab är den enda behandling som möjliggör nju</w:t>
      </w:r>
      <w:r w:rsidR="000F7861">
        <w:rPr>
          <w:lang w:val="sv-SE"/>
        </w:rPr>
        <w:t>rtransplantation hos de flesta</w:t>
      </w:r>
      <w:r w:rsidR="008A6A87" w:rsidRPr="007B4B6C">
        <w:rPr>
          <w:lang w:val="sv-SE"/>
        </w:rPr>
        <w:t xml:space="preserve"> patienter</w:t>
      </w:r>
      <w:r w:rsidR="000F7861">
        <w:rPr>
          <w:lang w:val="sv-SE"/>
        </w:rPr>
        <w:t>na</w:t>
      </w:r>
      <w:r w:rsidR="008A6A87" w:rsidRPr="007B4B6C">
        <w:rPr>
          <w:lang w:val="sv-SE"/>
        </w:rPr>
        <w:t xml:space="preserve"> med aHUS.</w:t>
      </w:r>
    </w:p>
    <w:p w14:paraId="66C61AF9" w14:textId="77777777" w:rsidR="00107EC0" w:rsidRDefault="00107EC0" w:rsidP="009B37AC">
      <w:pPr>
        <w:jc w:val="both"/>
        <w:rPr>
          <w:lang w:val="sv-SE"/>
        </w:rPr>
      </w:pPr>
    </w:p>
    <w:p w14:paraId="5905C0C9" w14:textId="30B80B0D" w:rsidR="00107EC0" w:rsidRDefault="00107EC0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Rekommendation</w:t>
      </w:r>
    </w:p>
    <w:p w14:paraId="6EFA3183" w14:textId="2946B676" w:rsidR="00A430AC" w:rsidRPr="00404D96" w:rsidRDefault="00A430AC" w:rsidP="00A3391C">
      <w:pPr>
        <w:pStyle w:val="Liststycke"/>
        <w:numPr>
          <w:ilvl w:val="0"/>
          <w:numId w:val="4"/>
        </w:numPr>
        <w:jc w:val="both"/>
        <w:rPr>
          <w:b/>
          <w:sz w:val="28"/>
          <w:szCs w:val="28"/>
          <w:lang w:val="sv-SE"/>
        </w:rPr>
      </w:pPr>
      <w:r w:rsidRPr="00404D96">
        <w:rPr>
          <w:b/>
          <w:sz w:val="28"/>
          <w:szCs w:val="28"/>
          <w:lang w:val="sv-SE"/>
        </w:rPr>
        <w:t>Tag alltid blodprov</w:t>
      </w:r>
      <w:r w:rsidR="00DE3D48" w:rsidRPr="00404D96">
        <w:rPr>
          <w:b/>
          <w:sz w:val="28"/>
          <w:szCs w:val="28"/>
          <w:lang w:val="sv-SE"/>
        </w:rPr>
        <w:t>er</w:t>
      </w:r>
      <w:r w:rsidRPr="00404D96">
        <w:rPr>
          <w:b/>
          <w:sz w:val="28"/>
          <w:szCs w:val="28"/>
          <w:lang w:val="sv-SE"/>
        </w:rPr>
        <w:t xml:space="preserve"> (enligt lista sidan </w:t>
      </w:r>
      <w:r w:rsidR="00DE3D48" w:rsidRPr="00404D96">
        <w:rPr>
          <w:b/>
          <w:sz w:val="28"/>
          <w:szCs w:val="28"/>
          <w:lang w:val="sv-SE"/>
        </w:rPr>
        <w:t>9-10</w:t>
      </w:r>
      <w:r w:rsidRPr="00404D96">
        <w:rPr>
          <w:b/>
          <w:sz w:val="28"/>
          <w:szCs w:val="28"/>
          <w:lang w:val="sv-SE"/>
        </w:rPr>
        <w:t>)</w:t>
      </w:r>
      <w:r w:rsidR="00122A78" w:rsidRPr="00404D96">
        <w:rPr>
          <w:b/>
          <w:sz w:val="28"/>
          <w:szCs w:val="28"/>
          <w:lang w:val="sv-SE"/>
        </w:rPr>
        <w:t xml:space="preserve"> </w:t>
      </w:r>
      <w:r w:rsidRPr="00404D96">
        <w:rPr>
          <w:b/>
          <w:sz w:val="28"/>
          <w:szCs w:val="28"/>
          <w:lang w:val="sv-SE"/>
        </w:rPr>
        <w:t>för analys</w:t>
      </w:r>
      <w:r w:rsidR="00DE3D48" w:rsidRPr="00404D96">
        <w:rPr>
          <w:b/>
          <w:sz w:val="28"/>
          <w:szCs w:val="28"/>
          <w:lang w:val="sv-SE"/>
        </w:rPr>
        <w:t xml:space="preserve"> av ADAMTS13, </w:t>
      </w:r>
      <w:r w:rsidR="00404D96">
        <w:rPr>
          <w:b/>
          <w:sz w:val="28"/>
          <w:szCs w:val="28"/>
          <w:lang w:val="sv-SE"/>
        </w:rPr>
        <w:t>k</w:t>
      </w:r>
      <w:r w:rsidR="00DE3D48" w:rsidRPr="00404D96">
        <w:rPr>
          <w:b/>
          <w:sz w:val="28"/>
          <w:szCs w:val="28"/>
          <w:lang w:val="sv-SE"/>
        </w:rPr>
        <w:t>omplement, plasmaproteiner, antikroppar</w:t>
      </w:r>
      <w:r w:rsidRPr="00404D96">
        <w:rPr>
          <w:b/>
          <w:sz w:val="28"/>
          <w:szCs w:val="28"/>
          <w:lang w:val="sv-SE"/>
        </w:rPr>
        <w:t xml:space="preserve"> FÖRE start av plasma</w:t>
      </w:r>
      <w:r w:rsidR="00404D96">
        <w:rPr>
          <w:b/>
          <w:sz w:val="28"/>
          <w:szCs w:val="28"/>
          <w:lang w:val="sv-SE"/>
        </w:rPr>
        <w:t>bytesbehandling</w:t>
      </w:r>
      <w:r w:rsidRPr="00404D96">
        <w:rPr>
          <w:b/>
          <w:sz w:val="28"/>
          <w:szCs w:val="28"/>
          <w:lang w:val="sv-SE"/>
        </w:rPr>
        <w:t xml:space="preserve"> / tillförsel av plasma!</w:t>
      </w:r>
      <w:r w:rsidRPr="00404D96">
        <w:rPr>
          <w:b/>
          <w:sz w:val="28"/>
          <w:szCs w:val="28"/>
          <w:lang w:val="sv-SE"/>
        </w:rPr>
        <w:tab/>
      </w:r>
    </w:p>
    <w:p w14:paraId="4CC1C24D" w14:textId="77777777" w:rsidR="00107EC0" w:rsidRDefault="00107EC0" w:rsidP="00107EC0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173521">
        <w:rPr>
          <w:lang w:val="sv-SE"/>
        </w:rPr>
        <w:t>Eculizumab</w:t>
      </w:r>
      <w:r w:rsidRPr="009B37AC">
        <w:rPr>
          <w:color w:val="000000"/>
          <w:lang w:val="sv-SE"/>
        </w:rPr>
        <w:t xml:space="preserve"> används på patienter med aHUS för initial behandling och vid njurtransplantation. </w:t>
      </w:r>
    </w:p>
    <w:p w14:paraId="4047D14D" w14:textId="77777777" w:rsidR="00107EC0" w:rsidRDefault="00107EC0" w:rsidP="00107EC0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9B37AC">
        <w:rPr>
          <w:color w:val="000000"/>
          <w:lang w:val="sv-SE"/>
        </w:rPr>
        <w:t xml:space="preserve">Patienter insätts på behandling vid klinisk diagnos. </w:t>
      </w:r>
    </w:p>
    <w:p w14:paraId="1E353BD6" w14:textId="77777777" w:rsidR="00107EC0" w:rsidRPr="00F4260A" w:rsidRDefault="00107EC0" w:rsidP="00B16BF1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B16BF1">
        <w:rPr>
          <w:color w:val="000000"/>
          <w:lang w:val="sv-SE"/>
        </w:rPr>
        <w:t xml:space="preserve">I vissa fall kan man påbörja behandling med plasma/plasmabytesbehandling med beredskap att övergå till </w:t>
      </w:r>
      <w:r w:rsidRPr="00B16BF1">
        <w:rPr>
          <w:lang w:val="sv-SE"/>
        </w:rPr>
        <w:t>eculizumab</w:t>
      </w:r>
      <w:r w:rsidRPr="00B16BF1">
        <w:rPr>
          <w:color w:val="000000"/>
          <w:lang w:val="sv-SE"/>
        </w:rPr>
        <w:t xml:space="preserve"> vid utebliven förbättring eller vid försämring. En fördröjd insättning av eculizumab efter misslyckad plasmabehandling kan medföra risk för utvecklin</w:t>
      </w:r>
      <w:r w:rsidRPr="00F4260A">
        <w:rPr>
          <w:color w:val="000000"/>
          <w:lang w:val="sv-SE"/>
        </w:rPr>
        <w:t xml:space="preserve">g av terminal </w:t>
      </w:r>
      <w:r w:rsidR="000D4429" w:rsidRPr="00F4260A">
        <w:rPr>
          <w:color w:val="000000"/>
          <w:lang w:val="sv-SE"/>
        </w:rPr>
        <w:t>(</w:t>
      </w:r>
      <w:r w:rsidRPr="00F4260A">
        <w:rPr>
          <w:color w:val="000000"/>
          <w:lang w:val="sv-SE"/>
        </w:rPr>
        <w:t>icke reversibel</w:t>
      </w:r>
      <w:r w:rsidR="000D4429" w:rsidRPr="00F4260A">
        <w:rPr>
          <w:color w:val="000000"/>
          <w:lang w:val="sv-SE"/>
        </w:rPr>
        <w:t>)</w:t>
      </w:r>
      <w:r w:rsidRPr="00F4260A">
        <w:rPr>
          <w:color w:val="000000"/>
          <w:lang w:val="sv-SE"/>
        </w:rPr>
        <w:t xml:space="preserve"> njursvikt. </w:t>
      </w:r>
    </w:p>
    <w:p w14:paraId="7B453171" w14:textId="77777777" w:rsidR="00107EC0" w:rsidRDefault="00107EC0" w:rsidP="00107EC0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9B37AC">
        <w:rPr>
          <w:color w:val="000000"/>
          <w:lang w:val="sv-SE"/>
        </w:rPr>
        <w:t xml:space="preserve">Eculizumab är den enda behandling som möjliggör transplantation hos ett flertal patienter med aHUS och används för att kunna transplantera patienten och för att bibehålla transplantatet. </w:t>
      </w:r>
    </w:p>
    <w:p w14:paraId="2886BECD" w14:textId="4DE7616B" w:rsidR="00107EC0" w:rsidRDefault="001D1A01" w:rsidP="001D1A01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1D1A01">
        <w:rPr>
          <w:color w:val="000000"/>
          <w:lang w:val="sv-SE"/>
        </w:rPr>
        <w:t xml:space="preserve">För patienter som har anti-faktor H antikroppar som enda bakomliggande orsak till aHUS ges behandling med plasma eller plasmabyte med tillägg av cyklofosfamid, </w:t>
      </w:r>
      <w:r w:rsidRPr="001D1A01">
        <w:rPr>
          <w:color w:val="000000"/>
          <w:lang w:val="sv-SE"/>
        </w:rPr>
        <w:lastRenderedPageBreak/>
        <w:t>prednisolon och/eller rituximab. Svar på analysen (anti-faktor H antikroppar) är klar inom 2-4 dagar.</w:t>
      </w:r>
    </w:p>
    <w:p w14:paraId="545296F6" w14:textId="77777777" w:rsidR="00D64B00" w:rsidRPr="006100DB" w:rsidRDefault="00596A8A" w:rsidP="00D64B00">
      <w:pPr>
        <w:pStyle w:val="Liststycke"/>
        <w:numPr>
          <w:ilvl w:val="0"/>
          <w:numId w:val="1"/>
        </w:numPr>
        <w:jc w:val="both"/>
        <w:rPr>
          <w:color w:val="000000"/>
          <w:lang w:val="sv-SE"/>
        </w:rPr>
      </w:pPr>
      <w:r w:rsidRPr="006100DB">
        <w:rPr>
          <w:color w:val="000000"/>
          <w:lang w:val="sv-SE"/>
        </w:rPr>
        <w:t>Då e</w:t>
      </w:r>
      <w:r w:rsidR="00107EC0" w:rsidRPr="006100DB">
        <w:rPr>
          <w:color w:val="000000"/>
          <w:lang w:val="sv-SE"/>
        </w:rPr>
        <w:t>culizumabbehandling övervägs till vuxna patienter är det särskilt viktigt att värdera och väga in komorbiditet som t.ex. diabetes mellitus, hjärtsvikt, infektionskänslighet, malignitet och biologiskt åldrande</w:t>
      </w:r>
      <w:r w:rsidR="00E9778E" w:rsidRPr="006100DB">
        <w:rPr>
          <w:color w:val="000000"/>
          <w:lang w:val="sv-SE"/>
        </w:rPr>
        <w:t xml:space="preserve">. </w:t>
      </w:r>
      <w:r w:rsidR="00A04229" w:rsidRPr="006100DB">
        <w:rPr>
          <w:color w:val="000000"/>
          <w:lang w:val="sv-SE"/>
        </w:rPr>
        <w:t>Dessa f</w:t>
      </w:r>
      <w:r w:rsidR="00E9778E" w:rsidRPr="006100DB">
        <w:rPr>
          <w:color w:val="000000"/>
          <w:lang w:val="sv-SE"/>
        </w:rPr>
        <w:t xml:space="preserve">aktorer </w:t>
      </w:r>
      <w:r w:rsidR="00B16BF1" w:rsidRPr="006100DB">
        <w:rPr>
          <w:color w:val="000000"/>
          <w:lang w:val="sv-SE"/>
        </w:rPr>
        <w:t xml:space="preserve">kan </w:t>
      </w:r>
      <w:r w:rsidR="00D64B00" w:rsidRPr="006100DB">
        <w:rPr>
          <w:color w:val="000000"/>
          <w:lang w:val="sv-SE"/>
        </w:rPr>
        <w:t xml:space="preserve">var för sig eller i kombination </w:t>
      </w:r>
      <w:r w:rsidR="00B16BF1" w:rsidRPr="006100DB">
        <w:rPr>
          <w:color w:val="000000"/>
          <w:lang w:val="sv-SE"/>
        </w:rPr>
        <w:t>utgöra kontraindikation för</w:t>
      </w:r>
      <w:r w:rsidR="00E9778E" w:rsidRPr="006100DB">
        <w:rPr>
          <w:color w:val="000000"/>
          <w:lang w:val="sv-SE"/>
        </w:rPr>
        <w:t xml:space="preserve"> användning av eculizumab</w:t>
      </w:r>
      <w:r w:rsidR="00B16BF1" w:rsidRPr="006100DB">
        <w:rPr>
          <w:color w:val="000000"/>
          <w:lang w:val="sv-SE"/>
        </w:rPr>
        <w:t>.</w:t>
      </w:r>
    </w:p>
    <w:p w14:paraId="7F76490F" w14:textId="77777777" w:rsidR="006100DB" w:rsidRDefault="00D64B00" w:rsidP="00D64B00">
      <w:pPr>
        <w:ind w:left="360"/>
        <w:jc w:val="both"/>
        <w:rPr>
          <w:color w:val="000000"/>
          <w:lang w:val="sv-SE"/>
        </w:rPr>
      </w:pPr>
      <w:r w:rsidRPr="00D64B00">
        <w:rPr>
          <w:color w:val="000000"/>
          <w:lang w:val="sv-SE"/>
        </w:rPr>
        <w:t xml:space="preserve"> </w:t>
      </w:r>
    </w:p>
    <w:p w14:paraId="77DDC1A7" w14:textId="77777777" w:rsidR="00107EC0" w:rsidRPr="006100DB" w:rsidRDefault="0033025C" w:rsidP="006100DB">
      <w:pPr>
        <w:jc w:val="both"/>
        <w:rPr>
          <w:b/>
          <w:i/>
          <w:color w:val="000000"/>
          <w:lang w:val="sv-SE"/>
        </w:rPr>
      </w:pPr>
      <w:r w:rsidRPr="006100DB">
        <w:rPr>
          <w:b/>
          <w:i/>
          <w:color w:val="000000"/>
          <w:lang w:val="sv-SE"/>
        </w:rPr>
        <w:t>Dessa rekommendationer</w:t>
      </w:r>
      <w:r w:rsidR="00107EC0" w:rsidRPr="006100DB">
        <w:rPr>
          <w:b/>
          <w:i/>
          <w:color w:val="000000"/>
          <w:lang w:val="sv-SE"/>
        </w:rPr>
        <w:t xml:space="preserve"> gäller både för barn och vuxna. </w:t>
      </w:r>
    </w:p>
    <w:p w14:paraId="115B1197" w14:textId="77777777" w:rsidR="00107EC0" w:rsidRPr="0086025A" w:rsidRDefault="00107EC0" w:rsidP="009B37AC">
      <w:pPr>
        <w:jc w:val="both"/>
        <w:rPr>
          <w:b/>
          <w:lang w:val="sv-SE"/>
        </w:rPr>
      </w:pPr>
    </w:p>
    <w:p w14:paraId="6DBE9350" w14:textId="77777777" w:rsidR="008A6A87" w:rsidRPr="002F0066" w:rsidRDefault="008A6A87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 xml:space="preserve">Bakgrund </w:t>
      </w:r>
    </w:p>
    <w:p w14:paraId="43264C83" w14:textId="77777777" w:rsidR="00F070AA" w:rsidRDefault="008A6A87" w:rsidP="009B37AC">
      <w:pPr>
        <w:jc w:val="both"/>
        <w:rPr>
          <w:lang w:val="sv-SE"/>
        </w:rPr>
      </w:pPr>
      <w:r w:rsidRPr="007B4B6C">
        <w:rPr>
          <w:lang w:val="sv-SE"/>
        </w:rPr>
        <w:t>Hemolytiskt uremiskt syndrom (HUS) är en allvarlig och livshotande sjukdom som yttrar sig med hemolytisk anemi, trombocytopeni och akut njursvikt. Skadan på endotelceller kallas trombotisk mikroangiopati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Ob3JpczwvQXV0aG9yPjxZZWFyPjIwMDk8L1llYXI+PFJl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jc2LTg3PC9wYWdlcz48dm9sdW1lPjM2MTwvdm9sdW1lPjxudW1iZXI+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</w:fldData>
        </w:fldChar>
      </w:r>
      <w:r w:rsidR="00385107">
        <w:rPr>
          <w:lang w:val="sv-SE"/>
        </w:rPr>
        <w:instrText xml:space="preserve"> ADDIN EN.CITE </w:instrText>
      </w:r>
      <w:r w:rsidR="00385107">
        <w:rPr>
          <w:lang w:val="sv-SE"/>
        </w:rPr>
        <w:fldChar w:fldCharType="begin">
          <w:fldData xml:space="preserve">PEVuZE5vdGU+PENpdGU+PEF1dGhvcj5Ob3JpczwvQXV0aG9yPjxZZWFyPjIwMDk8L1llYXI+PFJl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Njc2LTg3PC9wYWdlcz48dm9sdW1lPjM2MTwvdm9sdW1lPjxudW1iZXI+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</w:fldData>
        </w:fldChar>
      </w:r>
      <w:r w:rsidR="00385107">
        <w:rPr>
          <w:lang w:val="sv-SE"/>
        </w:rPr>
        <w:instrText xml:space="preserve"> ADDIN EN.CITE.DATA </w:instrText>
      </w:r>
      <w:r w:rsidR="00385107">
        <w:rPr>
          <w:lang w:val="sv-SE"/>
        </w:rPr>
      </w:r>
      <w:r w:rsidR="00385107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4A0476">
        <w:rPr>
          <w:noProof/>
          <w:lang w:val="sv-SE"/>
        </w:rPr>
        <w:t>(1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 och flera organ kan skadas utöver njurarna. </w:t>
      </w:r>
      <w:r w:rsidR="002F11D5">
        <w:rPr>
          <w:lang w:val="sv-SE"/>
        </w:rPr>
        <w:t>Det finns många orsaker till trombotisk mikroangiopati (se tabell</w:t>
      </w:r>
      <w:r w:rsidR="000E6621">
        <w:rPr>
          <w:lang w:val="sv-SE"/>
        </w:rPr>
        <w:t xml:space="preserve"> och referenser </w:t>
      </w:r>
      <w:r w:rsidR="000E6621">
        <w:rPr>
          <w:lang w:val="sv-SE"/>
        </w:rPr>
        <w:fldChar w:fldCharType="begin">
          <w:fldData xml:space="preserve">PEVuZE5vdGU+PENpdGU+PEF1dGhvcj5GYWtob3VyaTwvQXV0aG9yPjxZZWFyPjIwMTc8L1llYXI+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</w:fldData>
        </w:fldChar>
      </w:r>
      <w:r w:rsidR="00385107">
        <w:rPr>
          <w:lang w:val="sv-SE"/>
        </w:rPr>
        <w:instrText xml:space="preserve"> ADDIN EN.CITE </w:instrText>
      </w:r>
      <w:r w:rsidR="00385107">
        <w:rPr>
          <w:lang w:val="sv-SE"/>
        </w:rPr>
        <w:fldChar w:fldCharType="begin">
          <w:fldData xml:space="preserve">PEVuZE5vdGU+PENpdGU+PEF1dGhvcj5GYWtob3VyaTwvQXV0aG9yPjxZZWFyPjIwMTc8L1llYXI+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</w:fldData>
        </w:fldChar>
      </w:r>
      <w:r w:rsidR="00385107">
        <w:rPr>
          <w:lang w:val="sv-SE"/>
        </w:rPr>
        <w:instrText xml:space="preserve"> ADDIN EN.CITE.DATA </w:instrText>
      </w:r>
      <w:r w:rsidR="00385107">
        <w:rPr>
          <w:lang w:val="sv-SE"/>
        </w:rPr>
      </w:r>
      <w:r w:rsidR="00385107">
        <w:rPr>
          <w:lang w:val="sv-SE"/>
        </w:rPr>
        <w:fldChar w:fldCharType="end"/>
      </w:r>
      <w:r w:rsidR="000E6621">
        <w:rPr>
          <w:lang w:val="sv-SE"/>
        </w:rPr>
      </w:r>
      <w:r w:rsidR="000E6621">
        <w:rPr>
          <w:lang w:val="sv-SE"/>
        </w:rPr>
        <w:fldChar w:fldCharType="separate"/>
      </w:r>
      <w:r w:rsidR="00C719A5">
        <w:rPr>
          <w:noProof/>
          <w:lang w:val="sv-SE"/>
        </w:rPr>
        <w:t>(2,</w:t>
      </w:r>
      <w:r w:rsidR="000E6621">
        <w:rPr>
          <w:noProof/>
          <w:lang w:val="sv-SE"/>
        </w:rPr>
        <w:t>3)</w:t>
      </w:r>
      <w:r w:rsidR="000E6621">
        <w:rPr>
          <w:lang w:val="sv-SE"/>
        </w:rPr>
        <w:fldChar w:fldCharType="end"/>
      </w:r>
      <w:r w:rsidR="002F11D5">
        <w:rPr>
          <w:lang w:val="sv-SE"/>
        </w:rPr>
        <w:t xml:space="preserve">) och differentialdiagnostiken kan initialt vara svår. </w:t>
      </w:r>
    </w:p>
    <w:p w14:paraId="2F521F86" w14:textId="77777777" w:rsidR="00F070AA" w:rsidRDefault="00F070AA" w:rsidP="009B37AC">
      <w:pPr>
        <w:jc w:val="both"/>
        <w:rPr>
          <w:lang w:val="sv-SE"/>
        </w:rPr>
      </w:pPr>
    </w:p>
    <w:p w14:paraId="7C901AAA" w14:textId="77777777" w:rsidR="001571C0" w:rsidRDefault="008A6A87" w:rsidP="00B703EB">
      <w:pPr>
        <w:jc w:val="both"/>
        <w:rPr>
          <w:lang w:val="sv-SE"/>
        </w:rPr>
      </w:pPr>
      <w:r w:rsidRPr="007B4B6C">
        <w:rPr>
          <w:lang w:val="sv-SE"/>
        </w:rPr>
        <w:t xml:space="preserve">aHUS förknippas i de flesta fallen med dysfunktion av komplementsystemet sekundärt till mutationer eller autoantikroppar. Resultatet blir en ohämmad komplementaktivering som leder till inflammation och vävnadsskada. </w:t>
      </w:r>
    </w:p>
    <w:p w14:paraId="3F5BD46F" w14:textId="77777777" w:rsidR="00F070AA" w:rsidRPr="00B703EB" w:rsidRDefault="001571C0" w:rsidP="00B703EB">
      <w:pPr>
        <w:spacing w:before="100" w:beforeAutospacing="1" w:after="100" w:afterAutospacing="1"/>
        <w:jc w:val="both"/>
        <w:rPr>
          <w:rFonts w:eastAsia="Times New Roman"/>
          <w:lang w:val="sv-SE" w:eastAsia="sv-SE"/>
        </w:rPr>
      </w:pPr>
      <w:r w:rsidRPr="007B4B6C">
        <w:rPr>
          <w:lang w:val="sv-SE"/>
        </w:rPr>
        <w:t xml:space="preserve">Sjukdomen kan </w:t>
      </w:r>
      <w:r>
        <w:rPr>
          <w:lang w:val="sv-SE"/>
        </w:rPr>
        <w:t>triggas</w:t>
      </w:r>
      <w:r w:rsidRPr="007B4B6C">
        <w:rPr>
          <w:lang w:val="sv-SE"/>
        </w:rPr>
        <w:t xml:space="preserve"> </w:t>
      </w:r>
      <w:r w:rsidR="00B703EB">
        <w:rPr>
          <w:lang w:val="sv-SE"/>
        </w:rPr>
        <w:t xml:space="preserve">av infektion, vaccination, </w:t>
      </w:r>
      <w:r w:rsidRPr="007B4B6C">
        <w:rPr>
          <w:lang w:val="sv-SE"/>
        </w:rPr>
        <w:t xml:space="preserve">graviditet </w:t>
      </w:r>
      <w:r w:rsidR="00B703EB">
        <w:rPr>
          <w:lang w:val="sv-SE"/>
        </w:rPr>
        <w:t xml:space="preserve">eller efter förlossning </w:t>
      </w:r>
      <w:r w:rsidRPr="007B4B6C">
        <w:rPr>
          <w:lang w:val="sv-SE"/>
        </w:rPr>
        <w:t>och led</w:t>
      </w:r>
      <w:r>
        <w:rPr>
          <w:lang w:val="sv-SE"/>
        </w:rPr>
        <w:t>a</w:t>
      </w:r>
      <w:r w:rsidRPr="007B4B6C">
        <w:rPr>
          <w:lang w:val="sv-SE"/>
        </w:rPr>
        <w:t xml:space="preserve"> till njursvikt som kan bestå efter de</w:t>
      </w:r>
      <w:r>
        <w:rPr>
          <w:lang w:val="sv-SE"/>
        </w:rPr>
        <w:t>t initiala insjuknandet</w:t>
      </w:r>
      <w:r w:rsidRPr="007B4B6C">
        <w:rPr>
          <w:lang w:val="sv-SE"/>
        </w:rPr>
        <w:t xml:space="preserve">. </w:t>
      </w:r>
      <w:r w:rsidR="008B41BE" w:rsidRPr="007B4B6C">
        <w:rPr>
          <w:lang w:val="sv-SE"/>
        </w:rPr>
        <w:t>Återfall i sjukdomen förekommer. En studie på barn med aHUS visade att ca 75% av fallen dog eller utvecklade bestående njursvikt vid återfallsepisoder</w:t>
      </w:r>
      <w:r w:rsidR="008B41BE">
        <w:rPr>
          <w:lang w:val="sv-SE"/>
        </w:rPr>
        <w:t xml:space="preserve"> </w:t>
      </w:r>
      <w:r w:rsidR="008B41BE" w:rsidRPr="007B4B6C">
        <w:rPr>
          <w:lang w:val="sv-SE"/>
        </w:rPr>
        <w:fldChar w:fldCharType="begin"/>
      </w:r>
      <w:r w:rsidR="00385107">
        <w:rPr>
          <w:lang w:val="sv-SE"/>
        </w:rPr>
        <w:instrText xml:space="preserve"> ADDIN EN.CITE &lt;EndNote&gt;&lt;Cite&gt;&lt;Author&gt;Taylor&lt;/Author&gt;&lt;Year&gt;2004&lt;/Year&gt;&lt;RecNum&gt;2242&lt;/RecNum&gt;&lt;DisplayText&gt;(4)&lt;/DisplayText&gt;&lt;record&gt;&lt;rec-number&gt;2242&lt;/rec-number&gt;&lt;foreign-keys&gt;&lt;key app="EN" db-id="5w00stsx4z9ftie59efpwxafz9x2wa22wdaz" timestamp="1386618832"&gt;2242&lt;/key&gt;&lt;/foreign-keys&gt;&lt;ref-type name="Journal Article"&gt;17&lt;/ref-type&gt;&lt;contributors&gt;&lt;authors&gt;&lt;author&gt;Taylor, C. M.&lt;/author&gt;&lt;author&gt;Chua, C.&lt;/author&gt;&lt;author&gt;Howie, A. J.&lt;/author&gt;&lt;author&gt;Risdon, R. A.&lt;/author&gt;&lt;/authors&gt;&lt;/contributors&gt;&lt;auth-address&gt;Department of Nephrology, The Birmingham Children&amp;apos;s Hospital, Birmingham, B4 6NH, UK. cm.taylor@bch.nhs.uk&lt;/auth-address&gt;&lt;titles&gt;&lt;title&gt;Clinico-pathological findings in diarrhoea-negative haemolytic uraemic syndrome&lt;/title&gt;&lt;secondary-title&gt;Pediatr Nephrol&lt;/secondary-title&gt;&lt;/titles&gt;&lt;periodical&gt;&lt;full-title&gt;Pediatr Nephrol&lt;/full-title&gt;&lt;/periodical&gt;&lt;pages&gt;419-25&lt;/pages&gt;&lt;volume&gt;19&lt;/volume&gt;&lt;number&gt;4&lt;/number&gt;&lt;edition&gt;2004/02/27&lt;/edition&gt;&lt;keywords&gt;&lt;keyword&gt;Arteries/*pathology&lt;/keyword&gt;&lt;keyword&gt;Child, Preschool&lt;/keyword&gt;&lt;keyword&gt;Diarrhea/pathology&lt;/keyword&gt;&lt;keyword&gt;Female&lt;/keyword&gt;&lt;keyword&gt;Hemolytic-Uremic Syndrome/mortality/*pathology/*physiopathology&lt;/keyword&gt;&lt;keyword&gt;Humans&lt;/keyword&gt;&lt;keyword&gt;Infant&lt;/keyword&gt;&lt;keyword&gt;Infant, Newborn&lt;/keyword&gt;&lt;keyword&gt;Kidney Failure, Chronic/etiology&lt;/keyword&gt;&lt;keyword&gt;Male&lt;/keyword&gt;&lt;keyword&gt;Prognosis&lt;/keyword&gt;&lt;keyword&gt;Retrospective Studies&lt;/keyword&gt;&lt;/keywords&gt;&lt;dates&gt;&lt;year&gt;2004&lt;/year&gt;&lt;pub-dates&gt;&lt;date&gt;Apr&lt;/date&gt;&lt;/pub-dates&gt;&lt;/dates&gt;&lt;isbn&gt;0931-041X (Print)&amp;#xD;0931-041X (Linking)&lt;/isbn&gt;&lt;accession-num&gt;14986082&lt;/accession-num&gt;&lt;urls&gt;&lt;related-urls&gt;&lt;url&gt;http://www.ncbi.nlm.nih.gov/pubmed/14986082&lt;/url&gt;&lt;/related-urls&gt;&lt;/urls&gt;&lt;electronic-resource-num&gt;10.1007/s00467-003-1385-9&lt;/electronic-resource-num&gt;&lt;language&gt;eng&lt;/language&gt;&lt;/record&gt;&lt;/Cite&gt;&lt;/EndNote&gt;</w:instrText>
      </w:r>
      <w:r w:rsidR="008B41BE" w:rsidRPr="007B4B6C">
        <w:rPr>
          <w:lang w:val="sv-SE"/>
        </w:rPr>
        <w:fldChar w:fldCharType="separate"/>
      </w:r>
      <w:r w:rsidR="000E6621">
        <w:rPr>
          <w:noProof/>
          <w:lang w:val="sv-SE"/>
        </w:rPr>
        <w:t>(4)</w:t>
      </w:r>
      <w:r w:rsidR="008B41BE" w:rsidRPr="007B4B6C">
        <w:rPr>
          <w:lang w:val="sv-SE"/>
        </w:rPr>
        <w:fldChar w:fldCharType="end"/>
      </w:r>
      <w:r w:rsidR="008B41BE" w:rsidRPr="007B4B6C">
        <w:rPr>
          <w:lang w:val="sv-SE"/>
        </w:rPr>
        <w:t xml:space="preserve">. Studier på vuxna visade att 30-40% av patienterna utvecklade terminal njursvikt eller </w:t>
      </w:r>
      <w:r w:rsidR="008B41BE">
        <w:rPr>
          <w:lang w:val="sv-SE"/>
        </w:rPr>
        <w:t>avled</w:t>
      </w:r>
      <w:r w:rsidR="008B41BE" w:rsidRPr="007B4B6C">
        <w:rPr>
          <w:lang w:val="sv-SE"/>
        </w:rPr>
        <w:t xml:space="preserve"> vid första episoden</w:t>
      </w:r>
      <w:r w:rsidR="008B41BE">
        <w:rPr>
          <w:lang w:val="sv-SE"/>
        </w:rPr>
        <w:t xml:space="preserve"> </w:t>
      </w:r>
      <w:r w:rsidR="008B41BE" w:rsidRPr="007B4B6C">
        <w:rPr>
          <w:lang w:val="sv-SE"/>
        </w:rPr>
        <w:fldChar w:fldCharType="begin">
          <w:fldData xml:space="preserve">PEVuZE5vdGU+PENpdGU+PEF1dGhvcj5DYXByaW9saTwvQXV0aG9yPjxZZWFyPjIwMDY8L1llYXI+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TI2Ny03OTwvcGFnZXM+PHZvbHVtZT4xMDg8L3ZvbHVtZT48bnVtYmVyPjQ8L251bWJl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</w:fldData>
        </w:fldChar>
      </w:r>
      <w:r w:rsidR="00385107">
        <w:rPr>
          <w:lang w:val="sv-SE"/>
        </w:rPr>
        <w:instrText xml:space="preserve"> ADDIN EN.CITE </w:instrText>
      </w:r>
      <w:r w:rsidR="00385107">
        <w:rPr>
          <w:lang w:val="sv-SE"/>
        </w:rPr>
        <w:fldChar w:fldCharType="begin">
          <w:fldData xml:space="preserve">PEVuZE5vdGU+PENpdGU+PEF1dGhvcj5DYXByaW9saTwvQXV0aG9yPjxZZWFyPjIwMDY8L1llYXI+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TI2Ny03OTwvcGFnZXM+PHZvbHVtZT4xMDg8L3ZvbHVtZT48bnVtYmVyPjQ8L251bWJl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</w:fldData>
        </w:fldChar>
      </w:r>
      <w:r w:rsidR="00385107">
        <w:rPr>
          <w:lang w:val="sv-SE"/>
        </w:rPr>
        <w:instrText xml:space="preserve"> ADDIN EN.CITE.DATA </w:instrText>
      </w:r>
      <w:r w:rsidR="00385107">
        <w:rPr>
          <w:lang w:val="sv-SE"/>
        </w:rPr>
      </w:r>
      <w:r w:rsidR="00385107">
        <w:rPr>
          <w:lang w:val="sv-SE"/>
        </w:rPr>
        <w:fldChar w:fldCharType="end"/>
      </w:r>
      <w:r w:rsidR="008B41BE" w:rsidRPr="007B4B6C">
        <w:rPr>
          <w:lang w:val="sv-SE"/>
        </w:rPr>
      </w:r>
      <w:r w:rsidR="008B41BE" w:rsidRPr="007B4B6C">
        <w:rPr>
          <w:lang w:val="sv-SE"/>
        </w:rPr>
        <w:fldChar w:fldCharType="separate"/>
      </w:r>
      <w:r w:rsidR="000E6621">
        <w:rPr>
          <w:noProof/>
          <w:lang w:val="sv-SE"/>
        </w:rPr>
        <w:t>(5, 6)</w:t>
      </w:r>
      <w:r w:rsidR="008B41BE" w:rsidRPr="007B4B6C">
        <w:rPr>
          <w:lang w:val="sv-SE"/>
        </w:rPr>
        <w:fldChar w:fldCharType="end"/>
      </w:r>
      <w:r w:rsidR="00B645EE">
        <w:rPr>
          <w:noProof/>
          <w:lang w:val="sv-SE"/>
        </w:rPr>
        <w:t xml:space="preserve"> och 65</w:t>
      </w:r>
      <w:r w:rsidR="008B41BE" w:rsidRPr="007B4B6C">
        <w:rPr>
          <w:lang w:val="sv-SE"/>
        </w:rPr>
        <w:t xml:space="preserve">% </w:t>
      </w:r>
      <w:r w:rsidR="008B41BE">
        <w:rPr>
          <w:lang w:val="sv-SE"/>
        </w:rPr>
        <w:t>avled</w:t>
      </w:r>
      <w:r w:rsidR="008B41BE" w:rsidRPr="007B4B6C">
        <w:rPr>
          <w:lang w:val="sv-SE"/>
        </w:rPr>
        <w:t xml:space="preserve"> eller utvecklade njursvikt inom tre år. </w:t>
      </w:r>
      <w:r w:rsidR="00B703EB">
        <w:rPr>
          <w:lang w:val="sv-SE"/>
        </w:rPr>
        <w:t>Utöver njursvikt kan patienter drabbas av neurologiska symtom, blodproppsbildning, hudskada (gangrän), besvär från tarmen och bukspottskörtel</w:t>
      </w:r>
      <w:r w:rsidR="00385107">
        <w:rPr>
          <w:lang w:val="sv-SE"/>
        </w:rPr>
        <w:t xml:space="preserve"> </w:t>
      </w:r>
      <w:r w:rsidR="00385107">
        <w:rPr>
          <w:lang w:val="sv-SE"/>
        </w:rPr>
        <w:fldChar w:fldCharType="begin"/>
      </w:r>
      <w:r w:rsidR="00385107">
        <w:rPr>
          <w:lang w:val="sv-SE"/>
        </w:rPr>
        <w:instrText xml:space="preserve"> ADDIN EN.CITE &lt;EndNote&gt;&lt;Cite&gt;&lt;Author&gt;Fakhouri&lt;/Author&gt;&lt;Year&gt;2017&lt;/Year&gt;&lt;RecNum&gt;3041&lt;/RecNum&gt;&lt;DisplayText&gt;(2)&lt;/DisplayText&gt;&lt;record&gt;&lt;rec-number&gt;3041&lt;/rec-number&gt;&lt;foreign-keys&gt;&lt;key app="EN" db-id="5w00stsx4z9ftie59efpwxafz9x2wa22wdaz" timestamp="1502721205"&gt;3041&lt;/key&gt;&lt;/foreign-keys&gt;&lt;ref-type name="Journal Article"&gt;17&lt;/ref-type&gt;&lt;contributors&gt;&lt;authors&gt;&lt;author&gt;Fakhouri, F.&lt;/author&gt;&lt;author&gt;Zuber, J.&lt;/author&gt;&lt;author&gt;Fremeaux-Bacchi, V.&lt;/author&gt;&lt;author&gt;Loirat, C.&lt;/author&gt;&lt;/authors&gt;&lt;/contributors&gt;&lt;auth-address&gt;Department of Nephrology, Centre Hospitalier Universitaire, and INSERM UMR S1064, Nantes, France.&amp;#xD;Assistance Publique-Hopitaux de Paris, Department of Nephrology and Renal Transplantation, Hopital Necker, Universite Paris Descartes, Paris, France.&amp;#xD;Assistance Publique-Hopitaux de Paris, Department of Biological Immunology, Hopital Europeen Georges Pompidou, and INSERM UMR S1138, Complement et Maladies, Centre de Recherche des Cordeliers, Paris, France.&amp;#xD;Assistance Publique-Hopitaux de Paris, Department of Pediatric Nephrology, Hopital Robert Debre, Universite Paris Diderot, Sorbonne Paris Cite, Paris, France. Electronic address: chantal.loirat@aphp.fr.&lt;/auth-address&gt;&lt;titles&gt;&lt;title&gt;Haemolytic uraemic syndrome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dates&gt;&lt;year&gt;2017&lt;/year&gt;&lt;pub-dates&gt;&lt;date&gt;Feb 25&lt;/date&gt;&lt;/pub-dates&gt;&lt;/dates&gt;&lt;isbn&gt;1474-547X (Electronic)&amp;#xD;0140-6736 (Linking)&lt;/isbn&gt;&lt;accession-num&gt;28242109&lt;/accession-num&gt;&lt;urls&gt;&lt;related-urls&gt;&lt;url&gt;http://www.ncbi.nlm.nih.gov/pubmed/28242109&lt;/url&gt;&lt;/related-urls&gt;&lt;/urls&gt;&lt;electronic-resource-num&gt;10.1016/S0140-6736(17)30062-4&lt;/electronic-resource-num&gt;&lt;/record&gt;&lt;/Cite&gt;&lt;/EndNote&gt;</w:instrText>
      </w:r>
      <w:r w:rsidR="00385107">
        <w:rPr>
          <w:lang w:val="sv-SE"/>
        </w:rPr>
        <w:fldChar w:fldCharType="separate"/>
      </w:r>
      <w:r w:rsidR="00385107">
        <w:rPr>
          <w:noProof/>
          <w:lang w:val="sv-SE"/>
        </w:rPr>
        <w:t>(2)</w:t>
      </w:r>
      <w:r w:rsidR="00385107">
        <w:rPr>
          <w:lang w:val="sv-SE"/>
        </w:rPr>
        <w:fldChar w:fldCharType="end"/>
      </w:r>
      <w:r w:rsidR="00B703EB">
        <w:rPr>
          <w:lang w:val="sv-SE"/>
        </w:rPr>
        <w:t xml:space="preserve">. </w:t>
      </w:r>
      <w:r w:rsidR="00B703EB">
        <w:rPr>
          <w:rFonts w:eastAsia="Times New Roman"/>
          <w:lang w:val="sv-SE" w:eastAsia="sv-SE"/>
        </w:rPr>
        <w:t>Gravida p</w:t>
      </w:r>
      <w:r w:rsidR="00B703EB" w:rsidRPr="00B703EB">
        <w:rPr>
          <w:rFonts w:eastAsia="Times New Roman"/>
          <w:lang w:val="sv-SE" w:eastAsia="sv-SE"/>
        </w:rPr>
        <w:t>atienter riskerar att förlora fostret</w:t>
      </w:r>
      <w:r w:rsidR="00B3744D">
        <w:rPr>
          <w:rFonts w:eastAsia="Times New Roman"/>
          <w:lang w:val="sv-SE" w:eastAsia="sv-SE"/>
        </w:rPr>
        <w:t xml:space="preserve"> </w:t>
      </w:r>
      <w:r w:rsidR="00B3744D">
        <w:rPr>
          <w:rFonts w:eastAsia="Times New Roman"/>
          <w:lang w:val="sv-SE" w:eastAsia="sv-SE"/>
        </w:rPr>
        <w:fldChar w:fldCharType="begin"/>
      </w:r>
      <w:r w:rsidR="00B3744D">
        <w:rPr>
          <w:rFonts w:eastAsia="Times New Roman"/>
          <w:lang w:val="sv-SE" w:eastAsia="sv-SE"/>
        </w:rPr>
        <w:instrText xml:space="preserve"> ADDIN EN.CITE &lt;EndNote&gt;&lt;Cite&gt;&lt;Author&gt;Thomas&lt;/Author&gt;&lt;Year&gt;2016&lt;/Year&gt;&lt;RecNum&gt;3042&lt;/RecNum&gt;&lt;DisplayText&gt;(7)&lt;/DisplayText&gt;&lt;record&gt;&lt;rec-number&gt;3042&lt;/rec-number&gt;&lt;foreign-keys&gt;&lt;key app="EN" db-id="5w00stsx4z9ftie59efpwxafz9x2wa22wdaz" timestamp="1504213082"&gt;3042&lt;/key&gt;&lt;/foreign-keys&gt;&lt;ref-type name="Journal Article"&gt;17&lt;/ref-type&gt;&lt;contributors&gt;&lt;authors&gt;&lt;author&gt;Thomas, M. R.&lt;/author&gt;&lt;author&gt;Robinson, S.&lt;/author&gt;&lt;author&gt;Scully, M. A.&lt;/author&gt;&lt;/authors&gt;&lt;/contributors&gt;&lt;auth-address&gt;Department of Haematology, UCLH, Cardiometabolic programme- NIHR UCLH/UCL BRC, London, UK.&amp;#xD;Department of Haematology, GSTT, London, UK.&lt;/auth-address&gt;&lt;titles&gt;&lt;title&gt;How we manage thrombotic microangiopathies in pregnancy&lt;/title&gt;&lt;secondary-title&gt;Br J Haematol&lt;/secondary-title&gt;&lt;/titles&gt;&lt;periodical&gt;&lt;full-title&gt;Br J Haematol&lt;/full-title&gt;&lt;abbr-1&gt;British journal of haematology&lt;/abbr-1&gt;&lt;/periodical&gt;&lt;pages&gt;821-30&lt;/pages&gt;&lt;volume&gt;173&lt;/volume&gt;&lt;number&gt;6&lt;/number&gt;&lt;keywords&gt;&lt;keyword&gt;Atypical Hemolytic Uremic Syndrome/diagnosis&lt;/keyword&gt;&lt;keyword&gt;Diagnosis, Differential&lt;/keyword&gt;&lt;keyword&gt;Disease Management&lt;/keyword&gt;&lt;keyword&gt;Female&lt;/keyword&gt;&lt;keyword&gt;Humans&lt;/keyword&gt;&lt;keyword&gt;Pregnancy&lt;/keyword&gt;&lt;keyword&gt;Pregnancy Complications, Hematologic/*diagnosis&lt;/keyword&gt;&lt;keyword&gt;Thrombotic Microangiopathies/*diagnosis&lt;/keyword&gt;&lt;keyword&gt;thrombotic microangiopathies&lt;/keyword&gt;&lt;/keywords&gt;&lt;dates&gt;&lt;year&gt;2016&lt;/year&gt;&lt;pub-dates&gt;&lt;date&gt;Jun&lt;/date&gt;&lt;/pub-dates&gt;&lt;/dates&gt;&lt;isbn&gt;1365-2141 (Electronic)&amp;#xD;0007-1048 (Linking)&lt;/isbn&gt;&lt;accession-num&gt;27019232&lt;/accession-num&gt;&lt;urls&gt;&lt;related-urls&gt;&lt;url&gt;https://www.ncbi.nlm.nih.gov/pubmed/27019232&lt;/url&gt;&lt;/related-urls&gt;&lt;/urls&gt;&lt;electronic-resource-num&gt;10.1111/bjh.14045&lt;/electronic-resource-num&gt;&lt;/record&gt;&lt;/Cite&gt;&lt;/EndNote&gt;</w:instrText>
      </w:r>
      <w:r w:rsidR="00B3744D">
        <w:rPr>
          <w:rFonts w:eastAsia="Times New Roman"/>
          <w:lang w:val="sv-SE" w:eastAsia="sv-SE"/>
        </w:rPr>
        <w:fldChar w:fldCharType="separate"/>
      </w:r>
      <w:r w:rsidR="00B3744D">
        <w:rPr>
          <w:rFonts w:eastAsia="Times New Roman"/>
          <w:noProof/>
          <w:lang w:val="sv-SE" w:eastAsia="sv-SE"/>
        </w:rPr>
        <w:t>(7)</w:t>
      </w:r>
      <w:r w:rsidR="00B3744D">
        <w:rPr>
          <w:rFonts w:eastAsia="Times New Roman"/>
          <w:lang w:val="sv-SE" w:eastAsia="sv-SE"/>
        </w:rPr>
        <w:fldChar w:fldCharType="end"/>
      </w:r>
      <w:r w:rsidR="00B703EB" w:rsidRPr="00B703EB">
        <w:rPr>
          <w:rFonts w:eastAsia="Times New Roman"/>
          <w:lang w:val="sv-SE" w:eastAsia="sv-SE"/>
        </w:rPr>
        <w:t xml:space="preserve">. </w:t>
      </w:r>
    </w:p>
    <w:p w14:paraId="40F176B9" w14:textId="77777777" w:rsidR="001603FF" w:rsidRDefault="008A6A87" w:rsidP="00B703EB">
      <w:pPr>
        <w:jc w:val="both"/>
        <w:rPr>
          <w:lang w:val="sv-SE"/>
        </w:rPr>
      </w:pPr>
      <w:r w:rsidRPr="007B4B6C">
        <w:rPr>
          <w:lang w:val="sv-SE"/>
        </w:rPr>
        <w:t>Mutationer och risk-associerade haplotyper förekommer i flera olika komplementfaktorer och hämmare</w:t>
      </w:r>
      <w:r w:rsidR="00596A8A">
        <w:rPr>
          <w:lang w:val="sv-SE"/>
        </w:rPr>
        <w:t>.</w:t>
      </w:r>
      <w:r w:rsidR="00F070AA">
        <w:rPr>
          <w:lang w:val="sv-SE"/>
        </w:rPr>
        <w:t xml:space="preserve"> De</w:t>
      </w:r>
      <w:r w:rsidRPr="007B4B6C">
        <w:rPr>
          <w:lang w:val="sv-SE"/>
        </w:rPr>
        <w:t xml:space="preserve"> </w:t>
      </w:r>
      <w:r w:rsidR="00F070AA" w:rsidRPr="007B4B6C">
        <w:rPr>
          <w:lang w:val="sv-SE"/>
        </w:rPr>
        <w:t>inklu</w:t>
      </w:r>
      <w:r w:rsidR="00F070AA">
        <w:rPr>
          <w:lang w:val="sv-SE"/>
        </w:rPr>
        <w:t>derar</w:t>
      </w:r>
      <w:r w:rsidR="00F070AA" w:rsidRPr="007B4B6C">
        <w:rPr>
          <w:lang w:val="sv-SE"/>
        </w:rPr>
        <w:t xml:space="preserve"> </w:t>
      </w:r>
      <w:r w:rsidRPr="007B4B6C">
        <w:rPr>
          <w:lang w:val="sv-SE"/>
        </w:rPr>
        <w:t>faktor H, faktor I, membran cofaktor-protein (MCP/CD46), C3, faktor B, faktor H-relaterade proteiner, clusterin och trombomodulin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Ob3JpczwvQXV0aG9yPjxZZWFyPjIwMTI8L1llYXI+PFJl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Ob3JpczwvQXV0aG9yPjxZZWFyPjIwMTI8L1llYXI+PFJl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B3744D">
        <w:rPr>
          <w:noProof/>
          <w:lang w:val="sv-SE"/>
        </w:rPr>
        <w:t>(8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>. Vissa patienter har mutationer i flera faktorer. Mutationerna är oftast heterozygota, d.v.s. ärvs från den ena föräldern som dock inte nödvändigtvis har symtom på sjukdom</w:t>
      </w:r>
      <w:r w:rsidR="008B41BE">
        <w:rPr>
          <w:lang w:val="sv-SE"/>
        </w:rPr>
        <w:t>en</w:t>
      </w:r>
      <w:r w:rsidR="00F63D41" w:rsidRPr="00D23A6B">
        <w:rPr>
          <w:lang w:val="sv-SE"/>
        </w:rPr>
        <w:t>.</w:t>
      </w:r>
    </w:p>
    <w:p w14:paraId="0A646D3A" w14:textId="77777777" w:rsidR="00F070AA" w:rsidRPr="001603FF" w:rsidRDefault="00F070AA" w:rsidP="009B37AC">
      <w:pPr>
        <w:jc w:val="both"/>
        <w:rPr>
          <w:lang w:val="sv-SE"/>
        </w:rPr>
      </w:pPr>
    </w:p>
    <w:p w14:paraId="49BF11A0" w14:textId="77777777" w:rsidR="00F070AA" w:rsidRPr="001603FF" w:rsidRDefault="008A6A87" w:rsidP="009B37AC">
      <w:pPr>
        <w:jc w:val="both"/>
        <w:rPr>
          <w:lang w:val="sv-SE"/>
        </w:rPr>
      </w:pPr>
      <w:r w:rsidRPr="007B4B6C">
        <w:rPr>
          <w:lang w:val="sv-SE"/>
        </w:rPr>
        <w:t>Diagnosen fastställs med analyser av komplementhalter, antikroppar mot faktor H och framför allt genom genanalyser</w:t>
      </w:r>
      <w:r w:rsidR="001571C0">
        <w:rPr>
          <w:lang w:val="sv-SE"/>
        </w:rPr>
        <w:t xml:space="preserve"> (se</w:t>
      </w:r>
      <w:r w:rsidR="008B41BE">
        <w:rPr>
          <w:lang w:val="sv-SE"/>
        </w:rPr>
        <w:t xml:space="preserve"> tabell</w:t>
      </w:r>
      <w:r w:rsidR="001571C0">
        <w:rPr>
          <w:lang w:val="sv-SE"/>
        </w:rPr>
        <w:t xml:space="preserve"> nedan)</w:t>
      </w:r>
      <w:r w:rsidRPr="007B4B6C">
        <w:rPr>
          <w:lang w:val="sv-SE"/>
        </w:rPr>
        <w:t xml:space="preserve">. </w:t>
      </w:r>
      <w:r w:rsidR="00F070AA">
        <w:rPr>
          <w:lang w:val="sv-SE"/>
        </w:rPr>
        <w:t>P</w:t>
      </w:r>
      <w:r w:rsidRPr="007B4B6C">
        <w:rPr>
          <w:lang w:val="sv-SE"/>
        </w:rPr>
        <w:t>atiente</w:t>
      </w:r>
      <w:r w:rsidR="00F070AA">
        <w:rPr>
          <w:lang w:val="sv-SE"/>
        </w:rPr>
        <w:t xml:space="preserve">n behöver dock inte </w:t>
      </w:r>
      <w:r w:rsidRPr="007B4B6C">
        <w:rPr>
          <w:lang w:val="sv-SE"/>
        </w:rPr>
        <w:t>ha mutationer eller nedsatta halter av komplementfaktorer för att fastställa diagnosen</w:t>
      </w:r>
      <w:r w:rsidR="00F070AA">
        <w:rPr>
          <w:lang w:val="sv-SE"/>
        </w:rPr>
        <w:t xml:space="preserve"> kliniskt</w:t>
      </w:r>
      <w:r w:rsidRPr="007B4B6C">
        <w:rPr>
          <w:lang w:val="sv-SE"/>
        </w:rPr>
        <w:t xml:space="preserve">. </w:t>
      </w:r>
      <w:r w:rsidR="00F63D41" w:rsidRPr="00D23A6B">
        <w:rPr>
          <w:lang w:val="sv-SE"/>
        </w:rPr>
        <w:t xml:space="preserve">Sänkt halt av komplement </w:t>
      </w:r>
      <w:r w:rsidR="008B41BE">
        <w:rPr>
          <w:lang w:val="sv-SE"/>
        </w:rPr>
        <w:t>C3 och förhöjd C3dg</w:t>
      </w:r>
      <w:r w:rsidR="00F63D41" w:rsidRPr="00D23A6B">
        <w:rPr>
          <w:lang w:val="sv-SE"/>
        </w:rPr>
        <w:t xml:space="preserve"> talar för komplementmedierad process</w:t>
      </w:r>
      <w:r w:rsidR="00F070AA">
        <w:rPr>
          <w:lang w:val="sv-SE"/>
        </w:rPr>
        <w:t>,</w:t>
      </w:r>
      <w:r w:rsidR="00F63D41" w:rsidRPr="00D23A6B">
        <w:rPr>
          <w:lang w:val="sv-SE"/>
        </w:rPr>
        <w:t xml:space="preserve"> men normala halter utesluter inte </w:t>
      </w:r>
      <w:r w:rsidR="008B41BE">
        <w:rPr>
          <w:lang w:val="sv-SE"/>
        </w:rPr>
        <w:t>aHUS med eller utan komplementmutation</w:t>
      </w:r>
      <w:r w:rsidR="00F63D41" w:rsidRPr="00D23A6B">
        <w:rPr>
          <w:lang w:val="sv-SE"/>
        </w:rPr>
        <w:t>.</w:t>
      </w:r>
    </w:p>
    <w:p w14:paraId="421412DF" w14:textId="77777777" w:rsidR="00B3744D" w:rsidRDefault="00B3744D">
      <w:pPr>
        <w:rPr>
          <w:b/>
          <w:lang w:val="sv-SE"/>
        </w:rPr>
      </w:pPr>
    </w:p>
    <w:p w14:paraId="1724D67F" w14:textId="77777777" w:rsidR="00270DF4" w:rsidRPr="002F0066" w:rsidRDefault="00270DF4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Utredning</w:t>
      </w:r>
      <w:r w:rsidR="0044657F" w:rsidRPr="002F0066">
        <w:rPr>
          <w:b/>
          <w:sz w:val="28"/>
          <w:szCs w:val="28"/>
          <w:lang w:val="sv-SE"/>
        </w:rPr>
        <w:t xml:space="preserve"> </w:t>
      </w:r>
    </w:p>
    <w:p w14:paraId="7B4585AC" w14:textId="77777777" w:rsidR="00270DF4" w:rsidRDefault="00270DF4" w:rsidP="009B37AC">
      <w:pPr>
        <w:jc w:val="both"/>
        <w:rPr>
          <w:lang w:val="sv-SE"/>
        </w:rPr>
      </w:pPr>
      <w:r w:rsidRPr="007B4B6C">
        <w:rPr>
          <w:lang w:val="sv-SE"/>
        </w:rPr>
        <w:t xml:space="preserve">Patienter med aHUS har </w:t>
      </w:r>
      <w:r>
        <w:rPr>
          <w:lang w:val="sv-SE"/>
        </w:rPr>
        <w:t>icke-immun</w:t>
      </w:r>
      <w:r w:rsidR="002F0066">
        <w:rPr>
          <w:lang w:val="sv-SE"/>
        </w:rPr>
        <w:t xml:space="preserve"> (ej </w:t>
      </w:r>
      <w:r w:rsidR="008B41BE">
        <w:rPr>
          <w:lang w:val="sv-SE"/>
        </w:rPr>
        <w:t>antikroppsmedierad)</w:t>
      </w:r>
      <w:r>
        <w:rPr>
          <w:lang w:val="sv-SE"/>
        </w:rPr>
        <w:t xml:space="preserve"> </w:t>
      </w:r>
      <w:r w:rsidRPr="007B4B6C">
        <w:rPr>
          <w:lang w:val="sv-SE"/>
        </w:rPr>
        <w:t>hemolytisk anemi</w:t>
      </w:r>
      <w:r>
        <w:rPr>
          <w:lang w:val="sv-SE"/>
        </w:rPr>
        <w:t xml:space="preserve">, </w:t>
      </w:r>
      <w:r w:rsidRPr="007B4B6C">
        <w:rPr>
          <w:lang w:val="sv-SE"/>
        </w:rPr>
        <w:t xml:space="preserve">trombocytopeni, </w:t>
      </w:r>
      <w:r>
        <w:rPr>
          <w:lang w:val="sv-SE"/>
        </w:rPr>
        <w:t xml:space="preserve">och </w:t>
      </w:r>
      <w:r w:rsidRPr="007B4B6C">
        <w:rPr>
          <w:lang w:val="sv-SE"/>
        </w:rPr>
        <w:t>njursvikt</w:t>
      </w:r>
      <w:r>
        <w:rPr>
          <w:lang w:val="sv-SE"/>
        </w:rPr>
        <w:t>.</w:t>
      </w:r>
      <w:r w:rsidRPr="007B4B6C">
        <w:rPr>
          <w:lang w:val="sv-SE"/>
        </w:rPr>
        <w:t xml:space="preserve"> </w:t>
      </w:r>
      <w:r>
        <w:rPr>
          <w:lang w:val="sv-SE"/>
        </w:rPr>
        <w:t>Njurb</w:t>
      </w:r>
      <w:r w:rsidRPr="007B4B6C">
        <w:rPr>
          <w:lang w:val="sv-SE"/>
        </w:rPr>
        <w:t xml:space="preserve">iopsi </w:t>
      </w:r>
      <w:r w:rsidR="008B41BE">
        <w:rPr>
          <w:lang w:val="sv-SE"/>
        </w:rPr>
        <w:t xml:space="preserve">genomförs oftast inte men </w:t>
      </w:r>
      <w:r>
        <w:rPr>
          <w:lang w:val="sv-SE"/>
        </w:rPr>
        <w:t>visar</w:t>
      </w:r>
      <w:r w:rsidRPr="007B4B6C">
        <w:rPr>
          <w:lang w:val="sv-SE"/>
        </w:rPr>
        <w:t xml:space="preserve"> trombotisk mikroangiopati. </w:t>
      </w:r>
    </w:p>
    <w:p w14:paraId="352618E3" w14:textId="77777777" w:rsidR="00270DF4" w:rsidRDefault="00270DF4" w:rsidP="009B37AC">
      <w:pPr>
        <w:jc w:val="both"/>
        <w:rPr>
          <w:lang w:val="sv-SE"/>
        </w:rPr>
      </w:pPr>
    </w:p>
    <w:p w14:paraId="11958A9E" w14:textId="77777777" w:rsidR="00270DF4" w:rsidRDefault="00270DF4" w:rsidP="009B37AC">
      <w:pPr>
        <w:jc w:val="both"/>
        <w:rPr>
          <w:lang w:val="sv-SE"/>
        </w:rPr>
      </w:pPr>
      <w:r w:rsidRPr="007B4B6C">
        <w:rPr>
          <w:lang w:val="sv-SE"/>
        </w:rPr>
        <w:t xml:space="preserve">Vid insjuknandet bör man utesluta enterohemorragisk </w:t>
      </w:r>
      <w:r w:rsidRPr="007B4B6C">
        <w:rPr>
          <w:i/>
          <w:lang w:val="sv-SE"/>
        </w:rPr>
        <w:t>Escherichia coli</w:t>
      </w:r>
      <w:r w:rsidRPr="007B4B6C">
        <w:rPr>
          <w:lang w:val="sv-SE"/>
        </w:rPr>
        <w:t xml:space="preserve"> (EHEC) infektion och trombotisk trombocytopen purpura</w:t>
      </w:r>
      <w:r w:rsidR="004E05C8">
        <w:rPr>
          <w:lang w:val="sv-SE"/>
        </w:rPr>
        <w:t xml:space="preserve"> (TTP)</w:t>
      </w:r>
      <w:r w:rsidR="00E9778E">
        <w:rPr>
          <w:lang w:val="sv-SE"/>
        </w:rPr>
        <w:t xml:space="preserve">, </w:t>
      </w:r>
      <w:r w:rsidR="00E9778E" w:rsidRPr="006100DB">
        <w:rPr>
          <w:lang w:val="sv-SE"/>
        </w:rPr>
        <w:t>vilka inte utgör indikation för eculizumabterapi</w:t>
      </w:r>
      <w:r w:rsidR="004E05C8" w:rsidRPr="006100DB">
        <w:rPr>
          <w:lang w:val="sv-SE"/>
        </w:rPr>
        <w:t>.</w:t>
      </w:r>
      <w:r w:rsidR="004E05C8">
        <w:rPr>
          <w:lang w:val="sv-SE"/>
        </w:rPr>
        <w:t xml:space="preserve"> EHEC-</w:t>
      </w:r>
      <w:r w:rsidRPr="007B4B6C">
        <w:rPr>
          <w:lang w:val="sv-SE"/>
        </w:rPr>
        <w:t>infektion utesluts genom anamnes på prodromal gastroenterit och fecesodling/PCR</w:t>
      </w:r>
      <w:r>
        <w:rPr>
          <w:lang w:val="sv-SE"/>
        </w:rPr>
        <w:t>.</w:t>
      </w:r>
      <w:r w:rsidRPr="007B4B6C">
        <w:rPr>
          <w:lang w:val="sv-SE"/>
        </w:rPr>
        <w:t xml:space="preserve"> </w:t>
      </w:r>
      <w:r w:rsidRPr="007B4B6C">
        <w:rPr>
          <w:lang w:val="sv-SE"/>
        </w:rPr>
        <w:lastRenderedPageBreak/>
        <w:t>TTP utesluts genom analys av ADAMTS13 aktivitet. För diagnostik och utredning se</w:t>
      </w:r>
      <w:r w:rsidR="004D24C9">
        <w:rPr>
          <w:lang w:val="sv-SE"/>
        </w:rPr>
        <w:t xml:space="preserve"> tabell nedan och</w:t>
      </w:r>
      <w:r w:rsidRPr="007B4B6C">
        <w:rPr>
          <w:lang w:val="sv-SE"/>
        </w:rPr>
        <w:t xml:space="preserve"> </w:t>
      </w:r>
      <w:r>
        <w:rPr>
          <w:lang w:val="sv-SE"/>
        </w:rPr>
        <w:t xml:space="preserve">referens </w:t>
      </w:r>
      <w:r>
        <w:rPr>
          <w:lang w:val="sv-SE"/>
        </w:rPr>
        <w:fldChar w:fldCharType="begin"/>
      </w:r>
      <w:r w:rsidR="00385107">
        <w:rPr>
          <w:lang w:val="sv-SE"/>
        </w:rPr>
        <w:instrText xml:space="preserve"> ADDIN EN.CITE &lt;EndNote&gt;&lt;Cite&gt;&lt;Author&gt;Karpman&lt;/Author&gt;&lt;Year&gt;2017&lt;/Year&gt;&lt;RecNum&gt;2745&lt;/RecNum&gt;&lt;DisplayText&gt;(3)&lt;/DisplayText&gt;&lt;record&gt;&lt;rec-number&gt;2745&lt;/rec-number&gt;&lt;foreign-keys&gt;&lt;key app="EN" db-id="5w00stsx4z9ftie59efpwxafz9x2wa22wdaz" timestamp="1489502204"&gt;2745&lt;/key&gt;&lt;/foreign-keys&gt;&lt;ref-type name="Journal Article"&gt;17&lt;/ref-type&gt;&lt;contributors&gt;&lt;authors&gt;&lt;author&gt;Karpman, D.&lt;/author&gt;&lt;author&gt;Loos, S.&lt;/author&gt;&lt;author&gt;Tati, R.&lt;/author&gt;&lt;author&gt;Arvidsson, I.&lt;/author&gt;&lt;/authors&gt;&lt;/contributors&gt;&lt;auth-address&gt;Department of Pediatrics, Clinical Sciences Lund, Lund University, Lund, Sweden.&lt;/auth-address&gt;&lt;titles&gt;&lt;title&gt;Haemolytic uraemic syndrome&lt;/title&gt;&lt;secondary-title&gt;J Intern Med&lt;/secondary-title&gt;&lt;/titles&gt;&lt;periodical&gt;&lt;full-title&gt;J Intern Med&lt;/full-title&gt;&lt;abbr-1&gt;Journal of internal medicine&lt;/abbr-1&gt;&lt;/periodical&gt;&lt;pages&gt;123-148&lt;/pages&gt;&lt;volume&gt;281&lt;/volume&gt;&lt;number&gt;2&lt;/number&gt;&lt;keywords&gt;&lt;keyword&gt;Shiga toxin&lt;/keyword&gt;&lt;keyword&gt;complement&lt;/keyword&gt;&lt;keyword&gt;enterohaemorrhagic Escherichia coli&lt;/keyword&gt;&lt;keyword&gt;haemolytic uraemic syndrome&lt;/keyword&gt;&lt;keyword&gt;microvesicles&lt;/keyword&gt;&lt;/keywords&gt;&lt;dates&gt;&lt;year&gt;2017&lt;/year&gt;&lt;pub-dates&gt;&lt;date&gt;Feb&lt;/date&gt;&lt;/pub-dates&gt;&lt;/dates&gt;&lt;isbn&gt;1365-2796 (Electronic)&amp;#xD;0954-6820 (Linking)&lt;/isbn&gt;&lt;accession-num&gt;27723152&lt;/accession-num&gt;&lt;urls&gt;&lt;related-urls&gt;&lt;url&gt;https://www.ncbi.nlm.nih.gov/pubmed/27723152&lt;/url&gt;&lt;/related-urls&gt;&lt;/urls&gt;&lt;electronic-resource-num&gt;10.1111/joim.12546&lt;/electronic-resource-num&gt;&lt;/record&gt;&lt;/Cite&gt;&lt;/EndNote&gt;</w:instrText>
      </w:r>
      <w:r>
        <w:rPr>
          <w:lang w:val="sv-SE"/>
        </w:rPr>
        <w:fldChar w:fldCharType="separate"/>
      </w:r>
      <w:r w:rsidR="000E6621">
        <w:rPr>
          <w:noProof/>
          <w:lang w:val="sv-SE"/>
        </w:rPr>
        <w:t>(3)</w:t>
      </w:r>
      <w:r>
        <w:rPr>
          <w:lang w:val="sv-SE"/>
        </w:rPr>
        <w:fldChar w:fldCharType="end"/>
      </w:r>
      <w:r w:rsidRPr="007B4B6C">
        <w:rPr>
          <w:lang w:val="sv-SE"/>
        </w:rPr>
        <w:t xml:space="preserve">. </w:t>
      </w:r>
    </w:p>
    <w:p w14:paraId="30F3942F" w14:textId="77777777" w:rsidR="00270DF4" w:rsidRDefault="00270DF4" w:rsidP="009B37AC">
      <w:pPr>
        <w:jc w:val="both"/>
        <w:rPr>
          <w:lang w:val="sv-SE"/>
        </w:rPr>
      </w:pPr>
    </w:p>
    <w:p w14:paraId="0B889F2D" w14:textId="77777777" w:rsidR="008A6A87" w:rsidRDefault="00270DF4" w:rsidP="009B37AC">
      <w:pPr>
        <w:jc w:val="both"/>
        <w:rPr>
          <w:lang w:val="sv-SE"/>
        </w:rPr>
      </w:pPr>
      <w:r>
        <w:rPr>
          <w:lang w:val="sv-SE"/>
        </w:rPr>
        <w:t>Hos p</w:t>
      </w:r>
      <w:r w:rsidRPr="007B4B6C">
        <w:rPr>
          <w:lang w:val="sv-SE"/>
        </w:rPr>
        <w:t>atient</w:t>
      </w:r>
      <w:r>
        <w:rPr>
          <w:lang w:val="sv-SE"/>
        </w:rPr>
        <w:t xml:space="preserve"> med </w:t>
      </w:r>
      <w:r w:rsidR="001571C0">
        <w:rPr>
          <w:lang w:val="sv-SE"/>
        </w:rPr>
        <w:t>misstanke om</w:t>
      </w:r>
      <w:r>
        <w:rPr>
          <w:lang w:val="sv-SE"/>
        </w:rPr>
        <w:t xml:space="preserve"> </w:t>
      </w:r>
      <w:r w:rsidRPr="007B4B6C">
        <w:rPr>
          <w:lang w:val="sv-SE"/>
        </w:rPr>
        <w:t>aHUS</w:t>
      </w:r>
      <w:r>
        <w:rPr>
          <w:lang w:val="sv-SE"/>
        </w:rPr>
        <w:t xml:space="preserve"> bör prov tas </w:t>
      </w:r>
      <w:r w:rsidRPr="00BC4A0B">
        <w:rPr>
          <w:i/>
          <w:lang w:val="sv-SE"/>
        </w:rPr>
        <w:t>innan start av behandling</w:t>
      </w:r>
      <w:r>
        <w:rPr>
          <w:lang w:val="sv-SE"/>
        </w:rPr>
        <w:t xml:space="preserve"> för analys av antikroppar mot </w:t>
      </w:r>
      <w:r w:rsidRPr="006100DB">
        <w:rPr>
          <w:lang w:val="sv-SE"/>
        </w:rPr>
        <w:t>faktor H och halt av komplementfaktorer C3, C3dg, faktor H, faktor I, faktor B (</w:t>
      </w:r>
      <w:r w:rsidR="004D24C9" w:rsidRPr="006100DB">
        <w:rPr>
          <w:lang w:val="sv-SE"/>
        </w:rPr>
        <w:t>s</w:t>
      </w:r>
      <w:r w:rsidRPr="006100DB">
        <w:rPr>
          <w:lang w:val="sv-SE"/>
        </w:rPr>
        <w:t xml:space="preserve">e </w:t>
      </w:r>
      <w:r w:rsidR="004D24C9" w:rsidRPr="006100DB">
        <w:rPr>
          <w:lang w:val="sv-SE"/>
        </w:rPr>
        <w:t>tabell nedan</w:t>
      </w:r>
      <w:r w:rsidR="001571C0" w:rsidRPr="006100DB">
        <w:rPr>
          <w:lang w:val="sv-SE"/>
        </w:rPr>
        <w:t>).</w:t>
      </w:r>
      <w:r w:rsidR="00D50A49">
        <w:rPr>
          <w:lang w:val="sv-SE"/>
        </w:rPr>
        <w:t xml:space="preserve"> </w:t>
      </w:r>
      <w:r w:rsidR="00417A12" w:rsidRPr="006100DB">
        <w:rPr>
          <w:lang w:val="sv-SE"/>
        </w:rPr>
        <w:t>Kontakta laboratoriet telefonledes för akutsvar, kontaktuppgifter v.g. se appendix</w:t>
      </w:r>
      <w:r w:rsidR="00D50A49">
        <w:rPr>
          <w:lang w:val="sv-SE"/>
        </w:rPr>
        <w:t>.</w:t>
      </w:r>
      <w:r w:rsidR="001571C0" w:rsidRPr="006100DB">
        <w:rPr>
          <w:lang w:val="sv-SE"/>
        </w:rPr>
        <w:t xml:space="preserve"> Prov tas för genetisk</w:t>
      </w:r>
      <w:r w:rsidRPr="006100DB">
        <w:rPr>
          <w:lang w:val="sv-SE"/>
        </w:rPr>
        <w:t xml:space="preserve"> analys avseende komplementmutationer</w:t>
      </w:r>
      <w:r>
        <w:rPr>
          <w:lang w:val="sv-SE"/>
        </w:rPr>
        <w:t xml:space="preserve"> (analyseras i Sverige vid avdelning för pediatrik i Lund/Diana Karpman i samarbete med Center för molekylär diagnostik, se nedan). </w:t>
      </w:r>
      <w:r w:rsidRPr="007B4B6C">
        <w:rPr>
          <w:lang w:val="sv-SE"/>
        </w:rPr>
        <w:t xml:space="preserve">Det är inget krav att ha sänkt komplementhalt eller mutation i komplementsystemet för att ställa diagnosen aHUS. </w:t>
      </w:r>
    </w:p>
    <w:p w14:paraId="134F3B7F" w14:textId="77777777" w:rsidR="00270DF4" w:rsidRPr="007B4B6C" w:rsidRDefault="00270DF4" w:rsidP="009B37AC">
      <w:pPr>
        <w:jc w:val="both"/>
        <w:rPr>
          <w:lang w:val="sv-SE"/>
        </w:rPr>
      </w:pPr>
    </w:p>
    <w:p w14:paraId="61AA28D0" w14:textId="77777777" w:rsidR="00960C58" w:rsidRPr="002F0066" w:rsidRDefault="00960C58" w:rsidP="00946AEA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Behandling</w:t>
      </w:r>
    </w:p>
    <w:p w14:paraId="57EC9DCF" w14:textId="77777777" w:rsidR="006D27DC" w:rsidRDefault="000129F8" w:rsidP="00946AEA">
      <w:pPr>
        <w:jc w:val="both"/>
        <w:rPr>
          <w:rFonts w:eastAsia="Times New Roman"/>
          <w:lang w:val="sv-SE" w:eastAsia="sv-SE"/>
        </w:rPr>
      </w:pPr>
      <w:r>
        <w:rPr>
          <w:lang w:val="sv-SE"/>
        </w:rPr>
        <w:t>I</w:t>
      </w:r>
      <w:r w:rsidR="008A6A87" w:rsidRPr="007B4B6C">
        <w:rPr>
          <w:lang w:val="sv-SE"/>
        </w:rPr>
        <w:t xml:space="preserve"> det </w:t>
      </w:r>
      <w:r w:rsidR="008A6A87" w:rsidRPr="002F0066">
        <w:rPr>
          <w:b/>
          <w:lang w:val="sv-SE"/>
        </w:rPr>
        <w:t>akuta skedet</w:t>
      </w:r>
      <w:r>
        <w:rPr>
          <w:lang w:val="sv-SE"/>
        </w:rPr>
        <w:t xml:space="preserve"> behöver patienten ofta</w:t>
      </w:r>
      <w:r w:rsidR="008A6A87" w:rsidRPr="007B4B6C">
        <w:rPr>
          <w:lang w:val="sv-SE"/>
        </w:rPr>
        <w:t xml:space="preserve"> intensivvård och</w:t>
      </w:r>
      <w:r w:rsidR="00243F46">
        <w:rPr>
          <w:lang w:val="sv-SE"/>
        </w:rPr>
        <w:t>/eller</w:t>
      </w:r>
      <w:r w:rsidR="008A6A87" w:rsidRPr="007B4B6C">
        <w:rPr>
          <w:lang w:val="sv-SE"/>
        </w:rPr>
        <w:t xml:space="preserve"> dialys. </w:t>
      </w:r>
      <w:r w:rsidR="006D27DC" w:rsidRPr="006D27DC">
        <w:rPr>
          <w:rFonts w:eastAsia="Times New Roman"/>
          <w:lang w:val="sv-SE" w:eastAsia="sv-SE"/>
        </w:rPr>
        <w:t xml:space="preserve">Blodtransfusion ges vid behov vid anemi (blodbrist), hos barn vid hemoglobin &lt;60 g/l, hos vuxna kan transfusion behöva ges vid högre hemoglobin beroende på </w:t>
      </w:r>
      <w:r w:rsidR="008E096F">
        <w:rPr>
          <w:rFonts w:eastAsia="Times New Roman"/>
          <w:lang w:val="sv-SE" w:eastAsia="sv-SE"/>
        </w:rPr>
        <w:t>ko-morbiditet och anemi</w:t>
      </w:r>
      <w:r w:rsidR="006D27DC">
        <w:rPr>
          <w:rFonts w:eastAsia="Times New Roman"/>
          <w:lang w:val="sv-SE" w:eastAsia="sv-SE"/>
        </w:rPr>
        <w:t>symtom i vila eller vid lätt ansträngning</w:t>
      </w:r>
      <w:r w:rsidR="006D27DC" w:rsidRPr="006D27DC">
        <w:rPr>
          <w:rFonts w:eastAsia="Times New Roman"/>
          <w:lang w:val="sv-SE" w:eastAsia="sv-SE"/>
        </w:rPr>
        <w:t>. Trombocyttransfus</w:t>
      </w:r>
      <w:r w:rsidR="006D27DC">
        <w:rPr>
          <w:rFonts w:eastAsia="Times New Roman"/>
          <w:lang w:val="sv-SE" w:eastAsia="sv-SE"/>
        </w:rPr>
        <w:t>ion bör undvikas, eftersom den</w:t>
      </w:r>
      <w:r w:rsidR="006D27DC" w:rsidRPr="006D27DC">
        <w:rPr>
          <w:rFonts w:eastAsia="Times New Roman"/>
          <w:lang w:val="sv-SE" w:eastAsia="sv-SE"/>
        </w:rPr>
        <w:t xml:space="preserve"> kan försämra sjukdomen</w:t>
      </w:r>
      <w:r w:rsidR="006D27DC">
        <w:rPr>
          <w:rFonts w:eastAsia="Times New Roman"/>
          <w:lang w:val="sv-SE" w:eastAsia="sv-SE"/>
        </w:rPr>
        <w:t>,</w:t>
      </w:r>
      <w:r w:rsidR="006D27DC" w:rsidRPr="006D27DC">
        <w:rPr>
          <w:rFonts w:eastAsia="Times New Roman"/>
          <w:lang w:val="sv-SE" w:eastAsia="sv-SE"/>
        </w:rPr>
        <w:t xml:space="preserve"> men ges på vital indikation</w:t>
      </w:r>
      <w:r w:rsidR="006D27DC">
        <w:rPr>
          <w:rFonts w:eastAsia="Times New Roman"/>
          <w:lang w:val="sv-SE" w:eastAsia="sv-SE"/>
        </w:rPr>
        <w:t xml:space="preserve"> som vid pågående blödning och inför invasiva ingrepp</w:t>
      </w:r>
      <w:r w:rsidR="006D27DC" w:rsidRPr="006D27DC">
        <w:rPr>
          <w:rFonts w:eastAsia="Times New Roman"/>
          <w:lang w:val="sv-SE" w:eastAsia="sv-SE"/>
        </w:rPr>
        <w:t xml:space="preserve">. </w:t>
      </w:r>
      <w:r w:rsidR="001013B7">
        <w:rPr>
          <w:rFonts w:eastAsia="Times New Roman"/>
          <w:lang w:val="sv-SE" w:eastAsia="sv-SE"/>
        </w:rPr>
        <w:t>Förhöjt</w:t>
      </w:r>
      <w:r w:rsidR="006D27DC">
        <w:rPr>
          <w:rFonts w:eastAsia="Times New Roman"/>
          <w:lang w:val="sv-SE" w:eastAsia="sv-SE"/>
        </w:rPr>
        <w:t xml:space="preserve"> blodtryck</w:t>
      </w:r>
      <w:r w:rsidR="006D27DC" w:rsidRPr="006D27DC">
        <w:rPr>
          <w:rFonts w:eastAsia="Times New Roman"/>
          <w:lang w:val="sv-SE" w:eastAsia="sv-SE"/>
        </w:rPr>
        <w:t xml:space="preserve"> behandlas.</w:t>
      </w:r>
    </w:p>
    <w:p w14:paraId="2B6EFDC5" w14:textId="77777777" w:rsidR="00107EC0" w:rsidRDefault="008A6A87" w:rsidP="00107EC0">
      <w:pPr>
        <w:spacing w:before="100" w:beforeAutospacing="1" w:after="100" w:afterAutospacing="1"/>
        <w:jc w:val="both"/>
        <w:rPr>
          <w:b/>
          <w:lang w:val="sv-SE"/>
        </w:rPr>
      </w:pPr>
      <w:r w:rsidRPr="002F0066">
        <w:rPr>
          <w:b/>
          <w:lang w:val="sv-SE"/>
        </w:rPr>
        <w:t>Plasma</w:t>
      </w:r>
      <w:r w:rsidR="00E44586" w:rsidRPr="002F0066">
        <w:rPr>
          <w:b/>
          <w:lang w:val="sv-SE"/>
        </w:rPr>
        <w:t>behandling</w:t>
      </w:r>
      <w:r w:rsidRPr="002F0066">
        <w:rPr>
          <w:b/>
          <w:lang w:val="sv-SE"/>
        </w:rPr>
        <w:t xml:space="preserve"> </w:t>
      </w:r>
      <w:r w:rsidRPr="007B4B6C">
        <w:rPr>
          <w:lang w:val="sv-SE"/>
        </w:rPr>
        <w:t>och immunosuppressiva läkemedel (cyklofosfamid, mykofenolat mofetil, rituximab) kan vara adekvat behandling för patienter med auto-antikroppar mot faktor H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TYW5hPC9BdXRob3I+PFllYXI+MjAxNDwvWWVhcj48UmVj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TYW5hPC9BdXRob3I+PFllYXI+MjAxNDwvWWVhcj48UmVj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B3744D">
        <w:rPr>
          <w:noProof/>
          <w:lang w:val="sv-SE"/>
        </w:rPr>
        <w:t>(9, 10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Trots plasmabehandling under </w:t>
      </w:r>
      <w:r w:rsidR="000129F8">
        <w:rPr>
          <w:lang w:val="sv-SE"/>
        </w:rPr>
        <w:t>en</w:t>
      </w:r>
      <w:r w:rsidR="000129F8" w:rsidRPr="007B4B6C">
        <w:rPr>
          <w:lang w:val="sv-SE"/>
        </w:rPr>
        <w:t xml:space="preserve"> </w:t>
      </w:r>
      <w:r w:rsidRPr="007B4B6C">
        <w:rPr>
          <w:lang w:val="sv-SE"/>
        </w:rPr>
        <w:t>akut episod, vid recidiv och även förebyggande, utvecklar de flesta patienterna, som inte har auto-antikroppar, terminal njursvikt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Ob3JpczwvQXV0aG9yPjxZZWFyPjIwMTA8L1llYXI+PFJl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Ob3JpczwvQXV0aG9yPjxZZWFyPjIwMTA8L1llYXI+PFJl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8E096F">
        <w:rPr>
          <w:noProof/>
          <w:lang w:val="sv-SE"/>
        </w:rPr>
        <w:t>(6,</w:t>
      </w:r>
      <w:r w:rsidR="00B3744D">
        <w:rPr>
          <w:noProof/>
          <w:lang w:val="sv-SE"/>
        </w:rPr>
        <w:t>11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Plasmabehandling kan </w:t>
      </w:r>
      <w:r w:rsidR="000129F8">
        <w:rPr>
          <w:lang w:val="sv-SE"/>
        </w:rPr>
        <w:t>i de allra flesta fall inte</w:t>
      </w:r>
      <w:r w:rsidR="000129F8" w:rsidRPr="007B4B6C">
        <w:rPr>
          <w:lang w:val="sv-SE"/>
        </w:rPr>
        <w:t xml:space="preserve"> </w:t>
      </w:r>
      <w:r w:rsidRPr="007B4B6C">
        <w:rPr>
          <w:lang w:val="sv-SE"/>
        </w:rPr>
        <w:t xml:space="preserve">förhindra utveckling av njursvikt, neurologiska komplikationer och hypertoni. </w:t>
      </w:r>
    </w:p>
    <w:p w14:paraId="5C0A33CC" w14:textId="77777777" w:rsidR="00960C58" w:rsidRPr="00960C58" w:rsidRDefault="00960C58" w:rsidP="009B37AC">
      <w:pPr>
        <w:jc w:val="both"/>
        <w:rPr>
          <w:b/>
          <w:lang w:val="sv-SE"/>
        </w:rPr>
      </w:pPr>
      <w:r w:rsidRPr="00960C58">
        <w:rPr>
          <w:b/>
          <w:lang w:val="sv-SE"/>
        </w:rPr>
        <w:t>Eculizumab</w:t>
      </w:r>
    </w:p>
    <w:p w14:paraId="0E721305" w14:textId="77777777" w:rsidR="0089389D" w:rsidRDefault="008A6A87" w:rsidP="009B37AC">
      <w:pPr>
        <w:jc w:val="both"/>
        <w:rPr>
          <w:color w:val="000000" w:themeColor="text1"/>
          <w:lang w:val="sv-SE"/>
        </w:rPr>
      </w:pPr>
      <w:r w:rsidRPr="007B4B6C">
        <w:rPr>
          <w:lang w:val="sv-SE"/>
        </w:rPr>
        <w:t>Eculizumab är en antikropp mot komplementfaktor 5</w:t>
      </w:r>
      <w:r w:rsidR="000129F8">
        <w:rPr>
          <w:lang w:val="sv-SE"/>
        </w:rPr>
        <w:t>. Den</w:t>
      </w:r>
      <w:r w:rsidRPr="007B4B6C">
        <w:rPr>
          <w:lang w:val="sv-SE"/>
        </w:rPr>
        <w:t xml:space="preserve"> blockerar komplementaktivering i den terminala kaskaden</w:t>
      </w:r>
      <w:r w:rsidR="000129F8">
        <w:rPr>
          <w:lang w:val="sv-SE"/>
        </w:rPr>
        <w:t xml:space="preserve"> och</w:t>
      </w:r>
      <w:r w:rsidRPr="007B4B6C">
        <w:rPr>
          <w:lang w:val="sv-SE"/>
        </w:rPr>
        <w:t xml:space="preserve"> har visats vara effektiv mot aHUS</w:t>
      </w:r>
      <w:r w:rsidR="000129F8">
        <w:rPr>
          <w:lang w:val="sv-SE"/>
        </w:rPr>
        <w:t xml:space="preserve">. Effekten är </w:t>
      </w:r>
      <w:r w:rsidR="0089389D">
        <w:rPr>
          <w:lang w:val="sv-SE"/>
        </w:rPr>
        <w:t xml:space="preserve">dokumenterad </w:t>
      </w:r>
      <w:r w:rsidR="0089389D" w:rsidRPr="007B4B6C">
        <w:rPr>
          <w:lang w:val="sv-SE"/>
        </w:rPr>
        <w:t>i</w:t>
      </w:r>
      <w:r w:rsidRPr="007B4B6C">
        <w:rPr>
          <w:lang w:val="sv-SE"/>
        </w:rPr>
        <w:t xml:space="preserve"> flera fallrapporter </w:t>
      </w:r>
      <w:r w:rsidR="000129F8">
        <w:rPr>
          <w:lang w:val="sv-SE"/>
        </w:rPr>
        <w:t>och</w:t>
      </w:r>
      <w:r w:rsidRPr="007B4B6C">
        <w:rPr>
          <w:lang w:val="sv-SE"/>
        </w:rPr>
        <w:t xml:space="preserve"> i kontrollerade studier med 26 veckors observation och 3 års uppföljning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MZWdlbmRyZTwvQXV0aG9yPjxZZWFyPjIwMTM8L1llYXI+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IxNjktODE8L3BhZ2VzPjx2b2x1bWU+MzY4PC92b2x1bWU+PG51bWJlcj4y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=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MZWdlbmRyZTwvQXV0aG9yPjxZZWFyPjIwMTM8L1llYXI+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IxNjktODE8L3BhZ2VzPjx2b2x1bWU+MzY4PC92b2x1bWU+PG51bWJlcj4y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=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8E096F">
        <w:rPr>
          <w:noProof/>
          <w:lang w:val="sv-SE"/>
        </w:rPr>
        <w:t>(12,</w:t>
      </w:r>
      <w:r w:rsidR="00B3744D">
        <w:rPr>
          <w:noProof/>
          <w:lang w:val="sv-SE"/>
        </w:rPr>
        <w:t>13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>. Behandlingen förhindrar hematologiska episoder och njursvikt. Njurfunktionen kan förbättras under behandlingen</w:t>
      </w:r>
      <w:r w:rsidR="0089389D">
        <w:rPr>
          <w:lang w:val="sv-SE"/>
        </w:rPr>
        <w:t xml:space="preserve">, och </w:t>
      </w:r>
      <w:r w:rsidRPr="007B4B6C">
        <w:rPr>
          <w:lang w:val="sv-SE"/>
        </w:rPr>
        <w:t xml:space="preserve">återfall efter </w:t>
      </w:r>
      <w:r w:rsidR="0089389D">
        <w:rPr>
          <w:lang w:val="sv-SE"/>
        </w:rPr>
        <w:t xml:space="preserve">en </w:t>
      </w:r>
      <w:r w:rsidRPr="007B4B6C">
        <w:rPr>
          <w:lang w:val="sv-SE"/>
        </w:rPr>
        <w:t>njurtransplantation</w:t>
      </w:r>
      <w:r w:rsidR="0089389D">
        <w:rPr>
          <w:lang w:val="sv-SE"/>
        </w:rPr>
        <w:t xml:space="preserve"> </w:t>
      </w:r>
      <w:r w:rsidR="00A35813">
        <w:rPr>
          <w:lang w:val="sv-SE"/>
        </w:rPr>
        <w:t>kan förhindras</w:t>
      </w:r>
      <w:r w:rsidR="004D24C9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adWJlcjwvQXV0aG9yPjxZZWFyPjIwMTI8L1llYXI+PFJl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adWJlcjwvQXV0aG9yPjxZZWFyPjIwMTI8L1llYXI+PFJl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B3744D">
        <w:rPr>
          <w:noProof/>
          <w:lang w:val="sv-SE"/>
        </w:rPr>
        <w:t>(14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</w:t>
      </w:r>
      <w:r w:rsidR="004D24C9">
        <w:rPr>
          <w:lang w:val="sv-SE"/>
        </w:rPr>
        <w:t>Effekt av behandlingen mäts genom analys av komplementfunktion (Klinisk immunologi i Lund).</w:t>
      </w:r>
      <w:r w:rsidR="00B3744D">
        <w:rPr>
          <w:lang w:val="sv-SE"/>
        </w:rPr>
        <w:t xml:space="preserve"> Eculizumab kan ges under graviditet </w:t>
      </w:r>
      <w:r w:rsidR="00B3744D">
        <w:rPr>
          <w:lang w:val="sv-SE"/>
        </w:rPr>
        <w:fldChar w:fldCharType="begin"/>
      </w:r>
      <w:r w:rsidR="00B3744D">
        <w:rPr>
          <w:lang w:val="sv-SE"/>
        </w:rPr>
        <w:instrText xml:space="preserve"> ADDIN EN.CITE &lt;EndNote&gt;&lt;Cite&gt;&lt;Author&gt;Thomas&lt;/Author&gt;&lt;Year&gt;2016&lt;/Year&gt;&lt;RecNum&gt;3042&lt;/RecNum&gt;&lt;DisplayText&gt;(7)&lt;/DisplayText&gt;&lt;record&gt;&lt;rec-number&gt;3042&lt;/rec-number&gt;&lt;foreign-keys&gt;&lt;key app="EN" db-id="5w00stsx4z9ftie59efpwxafz9x2wa22wdaz" timestamp="1504213082"&gt;3042&lt;/key&gt;&lt;/foreign-keys&gt;&lt;ref-type name="Journal Article"&gt;17&lt;/ref-type&gt;&lt;contributors&gt;&lt;authors&gt;&lt;author&gt;Thomas, M. R.&lt;/author&gt;&lt;author&gt;Robinson, S.&lt;/author&gt;&lt;author&gt;Scully, M. A.&lt;/author&gt;&lt;/authors&gt;&lt;/contributors&gt;&lt;auth-address&gt;Department of Haematology, UCLH, Cardiometabolic programme- NIHR UCLH/UCL BRC, London, UK.&amp;#xD;Department of Haematology, GSTT, London, UK.&lt;/auth-address&gt;&lt;titles&gt;&lt;title&gt;How we manage thrombotic microangiopathies in pregnancy&lt;/title&gt;&lt;secondary-title&gt;Br J Haematol&lt;/secondary-title&gt;&lt;/titles&gt;&lt;periodical&gt;&lt;full-title&gt;Br J Haematol&lt;/full-title&gt;&lt;abbr-1&gt;British journal of haematology&lt;/abbr-1&gt;&lt;/periodical&gt;&lt;pages&gt;821-30&lt;/pages&gt;&lt;volume&gt;173&lt;/volume&gt;&lt;number&gt;6&lt;/number&gt;&lt;keywords&gt;&lt;keyword&gt;Atypical Hemolytic Uremic Syndrome/diagnosis&lt;/keyword&gt;&lt;keyword&gt;Diagnosis, Differential&lt;/keyword&gt;&lt;keyword&gt;Disease Management&lt;/keyword&gt;&lt;keyword&gt;Female&lt;/keyword&gt;&lt;keyword&gt;Humans&lt;/keyword&gt;&lt;keyword&gt;Pregnancy&lt;/keyword&gt;&lt;keyword&gt;Pregnancy Complications, Hematologic/*diagnosis&lt;/keyword&gt;&lt;keyword&gt;Thrombotic Microangiopathies/*diagnosis&lt;/keyword&gt;&lt;keyword&gt;thrombotic microangiopathies&lt;/keyword&gt;&lt;/keywords&gt;&lt;dates&gt;&lt;year&gt;2016&lt;/year&gt;&lt;pub-dates&gt;&lt;date&gt;Jun&lt;/date&gt;&lt;/pub-dates&gt;&lt;/dates&gt;&lt;isbn&gt;1365-2141 (Electronic)&amp;#xD;0007-1048 (Linking)&lt;/isbn&gt;&lt;accession-num&gt;27019232&lt;/accession-num&gt;&lt;urls&gt;&lt;related-urls&gt;&lt;url&gt;https://www.ncbi.nlm.nih.gov/pubmed/27019232&lt;/url&gt;&lt;/related-urls&gt;&lt;/urls&gt;&lt;electronic-resource-num&gt;10.1111/bjh.14045&lt;/electronic-resource-num&gt;&lt;/record&gt;&lt;/Cite&gt;&lt;/EndNote&gt;</w:instrText>
      </w:r>
      <w:r w:rsidR="00B3744D">
        <w:rPr>
          <w:lang w:val="sv-SE"/>
        </w:rPr>
        <w:fldChar w:fldCharType="separate"/>
      </w:r>
      <w:r w:rsidR="00B3744D">
        <w:rPr>
          <w:noProof/>
          <w:lang w:val="sv-SE"/>
        </w:rPr>
        <w:t>(7)</w:t>
      </w:r>
      <w:r w:rsidR="00B3744D">
        <w:rPr>
          <w:lang w:val="sv-SE"/>
        </w:rPr>
        <w:fldChar w:fldCharType="end"/>
      </w:r>
      <w:r w:rsidR="00B3744D">
        <w:rPr>
          <w:lang w:val="sv-SE"/>
        </w:rPr>
        <w:t>.</w:t>
      </w:r>
      <w:r w:rsidR="005B6B44" w:rsidRPr="005B6B44">
        <w:rPr>
          <w:color w:val="FF0000"/>
          <w:lang w:val="sv-SE"/>
        </w:rPr>
        <w:t xml:space="preserve"> </w:t>
      </w:r>
      <w:r w:rsidR="005B6B44" w:rsidRPr="005B6B44">
        <w:rPr>
          <w:color w:val="000000" w:themeColor="text1"/>
          <w:lang w:val="sv-SE"/>
        </w:rPr>
        <w:t xml:space="preserve">Eculizumab är klassat som kategori B:2 under graviditet (bristfälliga data, men ökad uppkomst av fosterskador har inte påvisats). Eculizumab har givits till ett fåtal aHUS-patienter under graviditet utan negativa effekter för mor och barn </w:t>
      </w:r>
      <w:r w:rsidR="005B6B44" w:rsidRPr="005B6B44">
        <w:rPr>
          <w:color w:val="000000" w:themeColor="text1"/>
          <w:lang w:val="sv-SE"/>
        </w:rPr>
        <w:fldChar w:fldCharType="begin"/>
      </w:r>
      <w:r w:rsidR="005B6B44" w:rsidRPr="005B6B44">
        <w:rPr>
          <w:color w:val="000000" w:themeColor="text1"/>
          <w:lang w:val="sv-SE"/>
        </w:rPr>
        <w:instrText xml:space="preserve"> ADDIN EN.CITE &lt;EndNote&gt;&lt;Cite&gt;&lt;Author&gt;Thomas&lt;/Author&gt;&lt;Year&gt;2016&lt;/Year&gt;&lt;RecNum&gt;3042&lt;/RecNum&gt;&lt;DisplayText&gt;(7)&lt;/DisplayText&gt;&lt;record&gt;&lt;rec-number&gt;3042&lt;/rec-number&gt;&lt;foreign-keys&gt;&lt;key app="EN" db-id="5w00stsx4z9ftie59efpwxafz9x2wa22wdaz" timestamp="1504213082"&gt;3042&lt;/key&gt;&lt;/foreign-keys&gt;&lt;ref-type name="Journal Article"&gt;17&lt;/ref-type&gt;&lt;contributors&gt;&lt;authors&gt;&lt;author&gt;Thomas, M. R.&lt;/author&gt;&lt;author&gt;Robinson, S.&lt;/author&gt;&lt;author&gt;Scully, M. A.&lt;/author&gt;&lt;/authors&gt;&lt;/contributors&gt;&lt;auth-address&gt;Department of Haematology, UCLH, Cardiometabolic programme- NIHR UCLH/UCL BRC, London, UK.&amp;#xD;Department of Haematology, GSTT, London, UK.&lt;/auth-address&gt;&lt;titles&gt;&lt;title&gt;How we manage thrombotic microangiopathies in pregnancy&lt;/title&gt;&lt;secondary-title&gt;Br J Haematol&lt;/secondary-title&gt;&lt;/titles&gt;&lt;periodical&gt;&lt;full-title&gt;Br J Haematol&lt;/full-title&gt;&lt;abbr-1&gt;British journal of haematology&lt;/abbr-1&gt;&lt;/periodical&gt;&lt;pages&gt;821-30&lt;/pages&gt;&lt;volume&gt;173&lt;/volume&gt;&lt;number&gt;6&lt;/number&gt;&lt;keywords&gt;&lt;keyword&gt;Atypical Hemolytic Uremic Syndrome/diagnosis&lt;/keyword&gt;&lt;keyword&gt;Diagnosis, Differential&lt;/keyword&gt;&lt;keyword&gt;Disease Management&lt;/keyword&gt;&lt;keyword&gt;Female&lt;/keyword&gt;&lt;keyword&gt;Humans&lt;/keyword&gt;&lt;keyword&gt;Pregnancy&lt;/keyword&gt;&lt;keyword&gt;Pregnancy Complications, Hematologic/*diagnosis&lt;/keyword&gt;&lt;keyword&gt;Thrombotic Microangiopathies/*diagnosis&lt;/keyword&gt;&lt;keyword&gt;thrombotic microangiopathies&lt;/keyword&gt;&lt;/keywords&gt;&lt;dates&gt;&lt;year&gt;2016&lt;/year&gt;&lt;pub-dates&gt;&lt;date&gt;Jun&lt;/date&gt;&lt;/pub-dates&gt;&lt;/dates&gt;&lt;isbn&gt;1365-2141 (Electronic)&amp;#xD;0007-1048 (Linking)&lt;/isbn&gt;&lt;accession-num&gt;27019232&lt;/accession-num&gt;&lt;urls&gt;&lt;related-urls&gt;&lt;url&gt;https://www.ncbi.nlm.nih.gov/pubmed/27019232&lt;/url&gt;&lt;/related-urls&gt;&lt;/urls&gt;&lt;electronic-resource-num&gt;10.1111/bjh.14045&lt;/electronic-resource-num&gt;&lt;/record&gt;&lt;/Cite&gt;&lt;/EndNote&gt;</w:instrText>
      </w:r>
      <w:r w:rsidR="005B6B44" w:rsidRPr="005B6B44">
        <w:rPr>
          <w:color w:val="000000" w:themeColor="text1"/>
          <w:lang w:val="sv-SE"/>
        </w:rPr>
        <w:fldChar w:fldCharType="separate"/>
      </w:r>
      <w:r w:rsidR="005B6B44" w:rsidRPr="005B6B44">
        <w:rPr>
          <w:noProof/>
          <w:color w:val="000000" w:themeColor="text1"/>
          <w:lang w:val="sv-SE"/>
        </w:rPr>
        <w:t>(7)</w:t>
      </w:r>
      <w:r w:rsidR="005B6B44" w:rsidRPr="005B6B44">
        <w:rPr>
          <w:color w:val="000000" w:themeColor="text1"/>
          <w:lang w:val="sv-SE"/>
        </w:rPr>
        <w:fldChar w:fldCharType="end"/>
      </w:r>
      <w:r w:rsidR="005B6B44" w:rsidRPr="005B6B44">
        <w:rPr>
          <w:color w:val="000000" w:themeColor="text1"/>
          <w:lang w:val="sv-SE"/>
        </w:rPr>
        <w:t>.</w:t>
      </w:r>
      <w:r w:rsidR="00513B57">
        <w:rPr>
          <w:color w:val="000000" w:themeColor="text1"/>
          <w:lang w:val="sv-SE"/>
        </w:rPr>
        <w:t xml:space="preserve"> De flesta av graviditets-associerade aHUS fall inträffar post-partum och dessa kvinnor bör också behandlas med eculizumab som</w:t>
      </w:r>
      <w:r w:rsidR="00564284">
        <w:rPr>
          <w:color w:val="000000" w:themeColor="text1"/>
          <w:lang w:val="sv-SE"/>
        </w:rPr>
        <w:t xml:space="preserve"> inte </w:t>
      </w:r>
      <w:r w:rsidR="004E05C8">
        <w:rPr>
          <w:color w:val="000000" w:themeColor="text1"/>
          <w:lang w:val="sv-SE"/>
        </w:rPr>
        <w:t>visats ha</w:t>
      </w:r>
      <w:r w:rsidR="00564284">
        <w:rPr>
          <w:color w:val="000000" w:themeColor="text1"/>
          <w:lang w:val="sv-SE"/>
        </w:rPr>
        <w:t xml:space="preserve"> </w:t>
      </w:r>
      <w:r w:rsidR="004E05C8">
        <w:rPr>
          <w:color w:val="000000" w:themeColor="text1"/>
          <w:lang w:val="sv-SE"/>
        </w:rPr>
        <w:t xml:space="preserve">några </w:t>
      </w:r>
      <w:r w:rsidR="00564284">
        <w:rPr>
          <w:color w:val="000000" w:themeColor="text1"/>
          <w:lang w:val="sv-SE"/>
        </w:rPr>
        <w:t>negativa effekter</w:t>
      </w:r>
      <w:r w:rsidR="00513B57">
        <w:rPr>
          <w:color w:val="000000" w:themeColor="text1"/>
          <w:lang w:val="sv-SE"/>
        </w:rPr>
        <w:t xml:space="preserve"> </w:t>
      </w:r>
      <w:r w:rsidR="004E05C8">
        <w:rPr>
          <w:color w:val="000000" w:themeColor="text1"/>
          <w:lang w:val="sv-SE"/>
        </w:rPr>
        <w:t>på</w:t>
      </w:r>
      <w:r w:rsidR="00513B57">
        <w:rPr>
          <w:color w:val="000000" w:themeColor="text1"/>
          <w:lang w:val="sv-SE"/>
        </w:rPr>
        <w:t xml:space="preserve"> ammande barn </w:t>
      </w:r>
      <w:r w:rsidR="00513B57">
        <w:rPr>
          <w:color w:val="000000" w:themeColor="text1"/>
          <w:lang w:val="sv-SE"/>
        </w:rPr>
        <w:fldChar w:fldCharType="begin"/>
      </w:r>
      <w:r w:rsidR="00513B57">
        <w:rPr>
          <w:color w:val="000000" w:themeColor="text1"/>
          <w:lang w:val="sv-SE"/>
        </w:rPr>
        <w:instrText xml:space="preserve"> ADDIN EN.CITE &lt;EndNote&gt;&lt;Cite&gt;&lt;Author&gt;Scully&lt;/Author&gt;&lt;Year&gt;2016&lt;/Year&gt;&lt;RecNum&gt;3044&lt;/RecNum&gt;&lt;DisplayText&gt;(15)&lt;/DisplayText&gt;&lt;record&gt;&lt;rec-number&gt;3044&lt;/rec-number&gt;&lt;foreign-keys&gt;&lt;key app="EN" db-id="5w00stsx4z9ftie59efpwxafz9x2wa22wdaz" timestamp="1504382169"&gt;3044&lt;/key&gt;&lt;/foreign-keys&gt;&lt;ref-type name="Journal Article"&gt;17&lt;/ref-type&gt;&lt;contributors&gt;&lt;authors&gt;&lt;author&gt;Scully, M.&lt;/author&gt;&lt;/authors&gt;&lt;/contributors&gt;&lt;auth-address&gt;Department of Hematology, University College London Hospitals, Cardiometabolic Programme-NIHR UCLH/UCL BRC, London, United Kingdom.&lt;/auth-address&gt;&lt;titles&gt;&lt;title&gt;Thrombotic Thrombocytopenic Purpura and Atypical Hemolytic Uremic Syndrome Microangiopathy in Pregnancy&lt;/title&gt;&lt;secondary-title&gt;Semin Thromb Hemost&lt;/secondary-title&gt;&lt;/titles&gt;&lt;periodical&gt;&lt;full-title&gt;Semin Thromb Hemost&lt;/full-title&gt;&lt;abbr-1&gt;Seminars in thrombosis and hemostasis&lt;/abbr-1&gt;&lt;/periodical&gt;&lt;pages&gt;774-779&lt;/pages&gt;&lt;volume&gt;42&lt;/volume&gt;&lt;number&gt;7&lt;/number&gt;&lt;keywords&gt;&lt;keyword&gt;ADAMTS13 Protein/*blood&lt;/keyword&gt;&lt;keyword&gt;*Anemia, Hemolytic/blood/diagnosis/therapy&lt;/keyword&gt;&lt;keyword&gt;*Atypical Hemolytic Uremic Syndrome/blood/diagnosis/therapy&lt;/keyword&gt;&lt;keyword&gt;Female&lt;/keyword&gt;&lt;keyword&gt;Humans&lt;/keyword&gt;&lt;keyword&gt;*Plasma Exchange&lt;/keyword&gt;&lt;keyword&gt;Pregnancy&lt;/keyword&gt;&lt;keyword&gt;*Pregnancy Complications, Hematologic/blood/diagnosis/therapy&lt;/keyword&gt;&lt;keyword&gt;*Purpura, Thrombotic Thrombocytopenic/blood/diagnosis/therapy&lt;/keyword&gt;&lt;/keywords&gt;&lt;dates&gt;&lt;year&gt;2016&lt;/year&gt;&lt;pub-dates&gt;&lt;date&gt;Oct&lt;/date&gt;&lt;/pub-dates&gt;&lt;/dates&gt;&lt;isbn&gt;1098-9064 (Electronic)&amp;#xD;0094-6176 (Linking)&lt;/isbn&gt;&lt;accession-num&gt;27648610&lt;/accession-num&gt;&lt;urls&gt;&lt;related-urls&gt;&lt;url&gt;https://www.ncbi.nlm.nih.gov/pubmed/27648610&lt;/url&gt;&lt;/related-urls&gt;&lt;/urls&gt;&lt;electronic-resource-num&gt;10.1055/s-0036-1587683&lt;/electronic-resource-num&gt;&lt;/record&gt;&lt;/Cite&gt;&lt;/EndNote&gt;</w:instrText>
      </w:r>
      <w:r w:rsidR="00513B57">
        <w:rPr>
          <w:color w:val="000000" w:themeColor="text1"/>
          <w:lang w:val="sv-SE"/>
        </w:rPr>
        <w:fldChar w:fldCharType="separate"/>
      </w:r>
      <w:r w:rsidR="00513B57">
        <w:rPr>
          <w:noProof/>
          <w:color w:val="000000" w:themeColor="text1"/>
          <w:lang w:val="sv-SE"/>
        </w:rPr>
        <w:t>(15)</w:t>
      </w:r>
      <w:r w:rsidR="00513B57">
        <w:rPr>
          <w:color w:val="000000" w:themeColor="text1"/>
          <w:lang w:val="sv-SE"/>
        </w:rPr>
        <w:fldChar w:fldCharType="end"/>
      </w:r>
      <w:r w:rsidR="00513B57">
        <w:rPr>
          <w:color w:val="000000" w:themeColor="text1"/>
          <w:lang w:val="sv-SE"/>
        </w:rPr>
        <w:t xml:space="preserve">. </w:t>
      </w:r>
    </w:p>
    <w:p w14:paraId="49506E99" w14:textId="77777777" w:rsidR="00DC5DE4" w:rsidRPr="005B6B44" w:rsidRDefault="00DC5DE4" w:rsidP="009B37AC">
      <w:pPr>
        <w:jc w:val="both"/>
        <w:rPr>
          <w:color w:val="000000" w:themeColor="text1"/>
          <w:lang w:val="sv-SE"/>
        </w:rPr>
      </w:pPr>
    </w:p>
    <w:p w14:paraId="2DAFBDDF" w14:textId="77777777" w:rsidR="0089389D" w:rsidRDefault="002F0066" w:rsidP="009B37AC">
      <w:pPr>
        <w:jc w:val="both"/>
        <w:rPr>
          <w:lang w:val="sv-SE"/>
        </w:rPr>
      </w:pPr>
      <w:r w:rsidRPr="002F0066">
        <w:rPr>
          <w:b/>
          <w:lang w:val="sv-SE"/>
        </w:rPr>
        <w:t>Observandum beträffande Eculizumabterapi</w:t>
      </w:r>
      <w:r>
        <w:rPr>
          <w:lang w:val="sv-SE"/>
        </w:rPr>
        <w:t>:</w:t>
      </w:r>
    </w:p>
    <w:p w14:paraId="4A13E921" w14:textId="7867D639" w:rsidR="008A6A87" w:rsidRDefault="008A6A87" w:rsidP="009B37AC">
      <w:pPr>
        <w:jc w:val="both"/>
        <w:rPr>
          <w:lang w:val="sv-SE"/>
        </w:rPr>
      </w:pPr>
      <w:r w:rsidRPr="007B4B6C">
        <w:rPr>
          <w:lang w:val="sv-SE"/>
        </w:rPr>
        <w:t>Behandlingen medför risk för infektion med kapslade bakterier som meningokocker</w:t>
      </w:r>
      <w:r w:rsidR="0089389D">
        <w:rPr>
          <w:lang w:val="sv-SE"/>
        </w:rPr>
        <w:t xml:space="preserve">. Patienten </w:t>
      </w:r>
      <w:r w:rsidRPr="007B4B6C">
        <w:rPr>
          <w:lang w:val="sv-SE"/>
        </w:rPr>
        <w:t xml:space="preserve">ska </w:t>
      </w:r>
      <w:r w:rsidR="0089389D">
        <w:rPr>
          <w:lang w:val="sv-SE"/>
        </w:rPr>
        <w:t xml:space="preserve">därför </w:t>
      </w:r>
      <w:r w:rsidRPr="007B4B6C">
        <w:rPr>
          <w:lang w:val="sv-SE"/>
        </w:rPr>
        <w:t xml:space="preserve">vaccineras mot meningokocker </w:t>
      </w:r>
      <w:r w:rsidR="005216E6">
        <w:rPr>
          <w:lang w:val="sv-SE"/>
        </w:rPr>
        <w:t>(</w:t>
      </w:r>
      <w:r w:rsidR="00820990">
        <w:rPr>
          <w:lang w:val="sv-SE"/>
        </w:rPr>
        <w:t>Menveo</w:t>
      </w:r>
      <w:r w:rsidR="00122A78">
        <w:rPr>
          <w:lang w:val="sv-SE"/>
        </w:rPr>
        <w:t>®</w:t>
      </w:r>
      <w:r w:rsidR="00820990">
        <w:rPr>
          <w:lang w:val="sv-SE"/>
        </w:rPr>
        <w:t xml:space="preserve"> </w:t>
      </w:r>
      <w:r w:rsidR="00820990" w:rsidRPr="00D23A6B">
        <w:rPr>
          <w:lang w:val="sv-SE"/>
        </w:rPr>
        <w:t>mot serotyperna A, C, Y, W135 och Bexero</w:t>
      </w:r>
      <w:r w:rsidR="00122A78">
        <w:rPr>
          <w:lang w:val="sv-SE"/>
        </w:rPr>
        <w:t>®</w:t>
      </w:r>
      <w:r w:rsidR="00820990" w:rsidRPr="00D23A6B">
        <w:rPr>
          <w:lang w:val="sv-SE"/>
        </w:rPr>
        <w:t xml:space="preserve"> mot serotyp B)</w:t>
      </w:r>
      <w:r w:rsidR="005216E6" w:rsidRPr="00D23A6B">
        <w:rPr>
          <w:lang w:val="sv-SE"/>
        </w:rPr>
        <w:t xml:space="preserve"> </w:t>
      </w:r>
      <w:r w:rsidRPr="007B4B6C">
        <w:rPr>
          <w:lang w:val="sv-SE"/>
        </w:rPr>
        <w:t>två veckor innan start av behandling. Om behandling</w:t>
      </w:r>
      <w:r w:rsidR="0089389D">
        <w:rPr>
          <w:lang w:val="sv-SE"/>
        </w:rPr>
        <w:t>en måste inledas</w:t>
      </w:r>
      <w:r w:rsidR="00F01173">
        <w:rPr>
          <w:lang w:val="sv-SE"/>
        </w:rPr>
        <w:t xml:space="preserve"> akut bör patienterna </w:t>
      </w:r>
      <w:r w:rsidR="009B4004">
        <w:rPr>
          <w:lang w:val="sv-SE"/>
        </w:rPr>
        <w:t xml:space="preserve">få </w:t>
      </w:r>
      <w:r w:rsidR="00F01173">
        <w:rPr>
          <w:lang w:val="sv-SE"/>
        </w:rPr>
        <w:t>antibiotika</w:t>
      </w:r>
      <w:r w:rsidR="009B4004">
        <w:rPr>
          <w:lang w:val="sv-SE"/>
        </w:rPr>
        <w:t>-profylax (PcV</w:t>
      </w:r>
      <w:r w:rsidR="0006204B">
        <w:rPr>
          <w:lang w:val="sv-SE"/>
        </w:rPr>
        <w:t xml:space="preserve"> eller ciprofloxacin</w:t>
      </w:r>
      <w:r w:rsidR="009B4004">
        <w:rPr>
          <w:lang w:val="sv-SE"/>
        </w:rPr>
        <w:t>)</w:t>
      </w:r>
      <w:r w:rsidRPr="007B4B6C">
        <w:rPr>
          <w:lang w:val="sv-SE"/>
        </w:rPr>
        <w:t xml:space="preserve"> under de första två veckorna samtidigt som de vaccineras vid behandlingsstart. </w:t>
      </w:r>
      <w:r w:rsidR="00445322">
        <w:rPr>
          <w:lang w:val="sv-SE"/>
        </w:rPr>
        <w:t>För p</w:t>
      </w:r>
      <w:r w:rsidR="00BA272C">
        <w:rPr>
          <w:lang w:val="sv-SE"/>
        </w:rPr>
        <w:t>ediatriska p</w:t>
      </w:r>
      <w:r w:rsidR="00243F46">
        <w:rPr>
          <w:lang w:val="sv-SE"/>
        </w:rPr>
        <w:t xml:space="preserve">atienter </w:t>
      </w:r>
      <w:r w:rsidR="00564284">
        <w:rPr>
          <w:lang w:val="sv-SE"/>
        </w:rPr>
        <w:t>rekommenderas fortsa</w:t>
      </w:r>
      <w:r w:rsidR="00445322">
        <w:rPr>
          <w:lang w:val="sv-SE"/>
        </w:rPr>
        <w:t>tt</w:t>
      </w:r>
      <w:r w:rsidR="00243F46">
        <w:rPr>
          <w:lang w:val="sv-SE"/>
        </w:rPr>
        <w:t xml:space="preserve"> </w:t>
      </w:r>
      <w:r w:rsidR="00FC5101">
        <w:rPr>
          <w:lang w:val="sv-SE"/>
        </w:rPr>
        <w:t xml:space="preserve">PcV </w:t>
      </w:r>
      <w:r w:rsidR="00243F46">
        <w:rPr>
          <w:lang w:val="sv-SE"/>
        </w:rPr>
        <w:t xml:space="preserve">behandling </w:t>
      </w:r>
      <w:r w:rsidR="00FC5101">
        <w:rPr>
          <w:lang w:val="sv-SE"/>
        </w:rPr>
        <w:t>även</w:t>
      </w:r>
      <w:r w:rsidR="00243F46">
        <w:rPr>
          <w:lang w:val="sv-SE"/>
        </w:rPr>
        <w:t xml:space="preserve"> efter vaccination</w:t>
      </w:r>
      <w:r w:rsidR="00FC5101">
        <w:rPr>
          <w:lang w:val="sv-SE"/>
        </w:rPr>
        <w:t xml:space="preserve"> så länge komplementfunktion är blockerad av preparatet</w:t>
      </w:r>
      <w:r w:rsidR="004D24C9">
        <w:rPr>
          <w:lang w:val="sv-SE"/>
        </w:rPr>
        <w:t>, det vill säga så länge patienten behandlas</w:t>
      </w:r>
      <w:r w:rsidR="00564284">
        <w:rPr>
          <w:lang w:val="sv-SE"/>
        </w:rPr>
        <w:t xml:space="preserve"> med eculizumab och vid avslutad</w:t>
      </w:r>
      <w:r w:rsidR="004D24C9">
        <w:rPr>
          <w:lang w:val="sv-SE"/>
        </w:rPr>
        <w:t xml:space="preserve"> behandling fram till dess att komplementfunktion har normaliserats</w:t>
      </w:r>
      <w:r w:rsidR="00243F46">
        <w:rPr>
          <w:lang w:val="sv-SE"/>
        </w:rPr>
        <w:t>.</w:t>
      </w:r>
      <w:r w:rsidR="006D27DC">
        <w:rPr>
          <w:lang w:val="sv-SE"/>
        </w:rPr>
        <w:t xml:space="preserve"> </w:t>
      </w:r>
      <w:r w:rsidR="00F53A20">
        <w:rPr>
          <w:lang w:val="sv-SE"/>
        </w:rPr>
        <w:t xml:space="preserve">Individuellt </w:t>
      </w:r>
      <w:r w:rsidR="00F53A20">
        <w:rPr>
          <w:lang w:val="sv-SE"/>
        </w:rPr>
        <w:lastRenderedPageBreak/>
        <w:t>s</w:t>
      </w:r>
      <w:r w:rsidR="00A47428">
        <w:rPr>
          <w:lang w:val="sv-SE"/>
        </w:rPr>
        <w:t>tällningstagande till f</w:t>
      </w:r>
      <w:r w:rsidR="006D27DC">
        <w:rPr>
          <w:lang w:val="sv-SE"/>
        </w:rPr>
        <w:t>ortsatt P</w:t>
      </w:r>
      <w:r w:rsidR="005073D7">
        <w:rPr>
          <w:lang w:val="sv-SE"/>
        </w:rPr>
        <w:t xml:space="preserve">cV behandling </w:t>
      </w:r>
      <w:r w:rsidR="00F53A20">
        <w:rPr>
          <w:lang w:val="sv-SE"/>
        </w:rPr>
        <w:t>hos vuxna (</w:t>
      </w:r>
      <w:r w:rsidR="005073D7">
        <w:rPr>
          <w:lang w:val="sv-SE"/>
        </w:rPr>
        <w:t>så länge komplementfunktion är blockerad</w:t>
      </w:r>
      <w:r w:rsidR="00F53A20">
        <w:rPr>
          <w:lang w:val="sv-SE"/>
        </w:rPr>
        <w:t>)</w:t>
      </w:r>
      <w:r w:rsidR="006D27DC">
        <w:rPr>
          <w:lang w:val="sv-SE"/>
        </w:rPr>
        <w:t xml:space="preserve">. </w:t>
      </w:r>
    </w:p>
    <w:p w14:paraId="21044391" w14:textId="3BA0D470" w:rsidR="00637289" w:rsidRDefault="00637289" w:rsidP="009B37AC">
      <w:pPr>
        <w:jc w:val="both"/>
        <w:rPr>
          <w:lang w:val="sv-SE"/>
        </w:rPr>
      </w:pPr>
    </w:p>
    <w:p w14:paraId="2402A076" w14:textId="039D0228" w:rsidR="00637289" w:rsidRPr="007B29B5" w:rsidRDefault="00637289" w:rsidP="009B37AC">
      <w:pPr>
        <w:jc w:val="both"/>
        <w:rPr>
          <w:lang w:val="sv-SE"/>
        </w:rPr>
      </w:pPr>
      <w:r w:rsidRPr="007B29B5">
        <w:rPr>
          <w:b/>
          <w:bCs/>
          <w:lang w:val="sv-SE"/>
        </w:rPr>
        <w:t>Ravulizumab</w:t>
      </w:r>
      <w:r w:rsidRPr="007B29B5">
        <w:rPr>
          <w:lang w:val="sv-SE"/>
        </w:rPr>
        <w:t xml:space="preserve"> (Ultomiris</w:t>
      </w:r>
      <w:r w:rsidR="00122A78">
        <w:rPr>
          <w:lang w:val="sv-SE"/>
        </w:rPr>
        <w:t>®</w:t>
      </w:r>
      <w:r w:rsidRPr="007B29B5">
        <w:rPr>
          <w:lang w:val="sv-SE"/>
        </w:rPr>
        <w:t xml:space="preserve">) </w:t>
      </w:r>
    </w:p>
    <w:p w14:paraId="3525C4D1" w14:textId="7485F827" w:rsidR="00B70445" w:rsidRPr="007B29B5" w:rsidRDefault="00B70445" w:rsidP="009B37AC">
      <w:pPr>
        <w:jc w:val="both"/>
        <w:rPr>
          <w:lang w:val="sv-SE"/>
        </w:rPr>
      </w:pPr>
      <w:r w:rsidRPr="007B29B5">
        <w:rPr>
          <w:lang w:val="sv-SE"/>
        </w:rPr>
        <w:t xml:space="preserve">Ravulizumab är, liksom </w:t>
      </w:r>
      <w:r w:rsidR="00820D9E" w:rsidRPr="007B29B5">
        <w:rPr>
          <w:lang w:val="sv-SE"/>
        </w:rPr>
        <w:t>e</w:t>
      </w:r>
      <w:r w:rsidRPr="007B29B5">
        <w:rPr>
          <w:lang w:val="sv-SE"/>
        </w:rPr>
        <w:t xml:space="preserve">culizumab, en hämmare av </w:t>
      </w:r>
      <w:r w:rsidR="00820D9E" w:rsidRPr="007B29B5">
        <w:rPr>
          <w:lang w:val="sv-SE"/>
        </w:rPr>
        <w:t>k</w:t>
      </w:r>
      <w:r w:rsidRPr="007B29B5">
        <w:rPr>
          <w:lang w:val="sv-SE"/>
        </w:rPr>
        <w:t>omplementfaktor 5 men med en längre duration av sin effekt och kan därför administreras var 8:e vecka</w:t>
      </w:r>
      <w:r w:rsidR="00213B33" w:rsidRPr="007B29B5">
        <w:rPr>
          <w:lang w:val="sv-SE"/>
        </w:rPr>
        <w:t xml:space="preserve">. </w:t>
      </w:r>
      <w:r w:rsidRPr="007B29B5">
        <w:rPr>
          <w:lang w:val="sv-SE"/>
        </w:rPr>
        <w:t xml:space="preserve">Det är möjligt att </w:t>
      </w:r>
      <w:r w:rsidRPr="007B29B5">
        <w:rPr>
          <w:b/>
          <w:bCs/>
          <w:lang w:val="sv-SE"/>
        </w:rPr>
        <w:t>byta eculizumab till ravulizumab</w:t>
      </w:r>
      <w:r w:rsidRPr="007B29B5">
        <w:rPr>
          <w:lang w:val="sv-SE"/>
        </w:rPr>
        <w:t>, fr.a.</w:t>
      </w:r>
      <w:r w:rsidR="00213B33" w:rsidRPr="007B29B5">
        <w:rPr>
          <w:lang w:val="sv-SE"/>
        </w:rPr>
        <w:t xml:space="preserve"> till</w:t>
      </w:r>
      <w:r w:rsidRPr="007B29B5">
        <w:rPr>
          <w:lang w:val="sv-SE"/>
        </w:rPr>
        <w:t xml:space="preserve"> barn samt </w:t>
      </w:r>
      <w:r w:rsidR="00820D9E" w:rsidRPr="007B29B5">
        <w:rPr>
          <w:lang w:val="sv-SE"/>
        </w:rPr>
        <w:t xml:space="preserve">hos </w:t>
      </w:r>
      <w:r w:rsidRPr="007B29B5">
        <w:rPr>
          <w:lang w:val="sv-SE"/>
        </w:rPr>
        <w:t xml:space="preserve">personer </w:t>
      </w:r>
      <w:r w:rsidR="00820D9E" w:rsidRPr="007B29B5">
        <w:rPr>
          <w:lang w:val="sv-SE"/>
        </w:rPr>
        <w:t>där det är problem att sätta intravenösa infarter</w:t>
      </w:r>
      <w:r w:rsidR="00213B33" w:rsidRPr="007B29B5">
        <w:rPr>
          <w:lang w:val="sv-SE"/>
        </w:rPr>
        <w:t xml:space="preserve">. Patient med nydiagnostiserad aHUS </w:t>
      </w:r>
      <w:r w:rsidR="00AE0909" w:rsidRPr="007B29B5">
        <w:rPr>
          <w:lang w:val="sv-SE"/>
        </w:rPr>
        <w:t xml:space="preserve">bör </w:t>
      </w:r>
      <w:r w:rsidR="00213B33" w:rsidRPr="007B29B5">
        <w:rPr>
          <w:lang w:val="sv-SE"/>
        </w:rPr>
        <w:t xml:space="preserve">ges </w:t>
      </w:r>
      <w:r w:rsidR="00820D9E" w:rsidRPr="007B29B5">
        <w:rPr>
          <w:lang w:val="sv-SE"/>
        </w:rPr>
        <w:t>e</w:t>
      </w:r>
      <w:r w:rsidR="00213B33" w:rsidRPr="007B29B5">
        <w:rPr>
          <w:lang w:val="sv-SE"/>
        </w:rPr>
        <w:t>culizumab initialt</w:t>
      </w:r>
      <w:r w:rsidR="00AE0909" w:rsidRPr="007B29B5">
        <w:rPr>
          <w:lang w:val="sv-SE"/>
        </w:rPr>
        <w:t>, särskilt om diagnosen inte är fastställd</w:t>
      </w:r>
      <w:r w:rsidR="00213B33" w:rsidRPr="007B29B5">
        <w:rPr>
          <w:lang w:val="sv-SE"/>
        </w:rPr>
        <w:t>. Det</w:t>
      </w:r>
      <w:r w:rsidRPr="007B29B5">
        <w:rPr>
          <w:lang w:val="sv-SE"/>
        </w:rPr>
        <w:t xml:space="preserve"> är viktigt att informera patienter att ett eventuellt byte till </w:t>
      </w:r>
      <w:r w:rsidR="00820D9E" w:rsidRPr="007B29B5">
        <w:rPr>
          <w:lang w:val="sv-SE"/>
        </w:rPr>
        <w:t>r</w:t>
      </w:r>
      <w:r w:rsidRPr="007B29B5">
        <w:rPr>
          <w:lang w:val="sv-SE"/>
        </w:rPr>
        <w:t xml:space="preserve">avulizumab </w:t>
      </w:r>
      <w:r w:rsidR="00213B33" w:rsidRPr="007B29B5">
        <w:rPr>
          <w:lang w:val="sv-SE"/>
        </w:rPr>
        <w:t xml:space="preserve">kanske </w:t>
      </w:r>
      <w:r w:rsidRPr="007B29B5">
        <w:rPr>
          <w:lang w:val="sv-SE"/>
        </w:rPr>
        <w:t xml:space="preserve">inte är bestående. Om det kommer </w:t>
      </w:r>
      <w:r w:rsidR="00AE0909" w:rsidRPr="007B29B5">
        <w:rPr>
          <w:lang w:val="sv-SE"/>
        </w:rPr>
        <w:t>biosimilära</w:t>
      </w:r>
      <w:r w:rsidR="00C46CC4" w:rsidRPr="007B29B5">
        <w:rPr>
          <w:lang w:val="sv-SE"/>
        </w:rPr>
        <w:t xml:space="preserve"> </w:t>
      </w:r>
      <w:r w:rsidR="009765CC" w:rsidRPr="007B29B5">
        <w:rPr>
          <w:lang w:val="sv-SE"/>
        </w:rPr>
        <w:t>ersättningspreparat</w:t>
      </w:r>
      <w:r w:rsidRPr="007B29B5">
        <w:rPr>
          <w:lang w:val="sv-SE"/>
        </w:rPr>
        <w:t xml:space="preserve"> till </w:t>
      </w:r>
      <w:r w:rsidR="00820D9E" w:rsidRPr="007B29B5">
        <w:rPr>
          <w:lang w:val="sv-SE"/>
        </w:rPr>
        <w:t>e</w:t>
      </w:r>
      <w:r w:rsidRPr="007B29B5">
        <w:rPr>
          <w:lang w:val="sv-SE"/>
        </w:rPr>
        <w:t xml:space="preserve">culizumab </w:t>
      </w:r>
      <w:r w:rsidR="00AE0909" w:rsidRPr="007B29B5">
        <w:rPr>
          <w:lang w:val="sv-SE"/>
        </w:rPr>
        <w:t xml:space="preserve">med lägre pris, </w:t>
      </w:r>
      <w:r w:rsidRPr="007B29B5">
        <w:rPr>
          <w:lang w:val="sv-SE"/>
        </w:rPr>
        <w:t>kan rekommendation bli att använda dessa medel istället</w:t>
      </w:r>
      <w:r w:rsidR="009765CC" w:rsidRPr="007B29B5">
        <w:rPr>
          <w:lang w:val="sv-SE"/>
        </w:rPr>
        <w:t>, även om det innebär tätare infusioner.</w:t>
      </w:r>
      <w:r w:rsidR="00AE0909" w:rsidRPr="007B29B5">
        <w:rPr>
          <w:lang w:val="sv-SE"/>
        </w:rPr>
        <w:t xml:space="preserve"> </w:t>
      </w:r>
      <w:r w:rsidR="0095312E" w:rsidRPr="007B29B5">
        <w:rPr>
          <w:lang w:val="sv-SE"/>
        </w:rPr>
        <w:t>O</w:t>
      </w:r>
      <w:r w:rsidR="00AE0909" w:rsidRPr="007B29B5">
        <w:rPr>
          <w:lang w:val="sv-SE"/>
        </w:rPr>
        <w:t>m</w:t>
      </w:r>
      <w:r w:rsidR="0095312E" w:rsidRPr="007B29B5">
        <w:rPr>
          <w:lang w:val="sv-SE"/>
        </w:rPr>
        <w:t xml:space="preserve"> byte sker till </w:t>
      </w:r>
      <w:r w:rsidR="00AE0909" w:rsidRPr="007B29B5">
        <w:rPr>
          <w:lang w:val="sv-SE"/>
        </w:rPr>
        <w:t>r</w:t>
      </w:r>
      <w:r w:rsidR="0095312E" w:rsidRPr="007B29B5">
        <w:rPr>
          <w:lang w:val="sv-SE"/>
        </w:rPr>
        <w:t>av</w:t>
      </w:r>
      <w:r w:rsidR="007556F9" w:rsidRPr="007B29B5">
        <w:rPr>
          <w:lang w:val="sv-SE"/>
        </w:rPr>
        <w:t>u</w:t>
      </w:r>
      <w:r w:rsidR="0095312E" w:rsidRPr="007B29B5">
        <w:rPr>
          <w:lang w:val="sv-SE"/>
        </w:rPr>
        <w:t>lizumab så</w:t>
      </w:r>
      <w:r w:rsidR="00213B33" w:rsidRPr="007B29B5">
        <w:rPr>
          <w:lang w:val="sv-SE"/>
        </w:rPr>
        <w:t xml:space="preserve"> skall induktionsdos ges först (v.g. se Fass) och det</w:t>
      </w:r>
      <w:r w:rsidR="0095312E" w:rsidRPr="007B29B5">
        <w:rPr>
          <w:lang w:val="sv-SE"/>
        </w:rPr>
        <w:t xml:space="preserve"> rekommenderas kontroll av Hb, LPK, TPK LD och kreatinin</w:t>
      </w:r>
      <w:r w:rsidR="00213B33" w:rsidRPr="007B29B5">
        <w:rPr>
          <w:lang w:val="sv-SE"/>
        </w:rPr>
        <w:t xml:space="preserve"> en gång i veckan under de första 6 veckorna</w:t>
      </w:r>
      <w:r w:rsidR="0095312E" w:rsidRPr="007B29B5">
        <w:rPr>
          <w:u w:val="single"/>
          <w:lang w:val="sv-SE"/>
        </w:rPr>
        <w:t>.</w:t>
      </w:r>
    </w:p>
    <w:p w14:paraId="78E37E03" w14:textId="77777777" w:rsidR="008A6A87" w:rsidRPr="0095312E" w:rsidRDefault="008A6A87" w:rsidP="009B37AC">
      <w:pPr>
        <w:jc w:val="both"/>
        <w:rPr>
          <w:u w:val="single"/>
          <w:lang w:val="sv-SE"/>
        </w:rPr>
      </w:pPr>
    </w:p>
    <w:p w14:paraId="4A662FED" w14:textId="77777777" w:rsidR="00BC4A0B" w:rsidRPr="002F0066" w:rsidRDefault="00BC4A0B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 xml:space="preserve">Ställningstagande till </w:t>
      </w:r>
      <w:r w:rsidR="00703D59" w:rsidRPr="002F0066">
        <w:rPr>
          <w:b/>
          <w:sz w:val="28"/>
          <w:szCs w:val="28"/>
          <w:lang w:val="sv-SE"/>
        </w:rPr>
        <w:t xml:space="preserve">start av </w:t>
      </w:r>
      <w:r w:rsidRPr="002F0066">
        <w:rPr>
          <w:b/>
          <w:sz w:val="28"/>
          <w:szCs w:val="28"/>
          <w:lang w:val="sv-SE"/>
        </w:rPr>
        <w:t xml:space="preserve">behandling </w:t>
      </w:r>
    </w:p>
    <w:p w14:paraId="4D49743C" w14:textId="77777777" w:rsidR="008A6A87" w:rsidRPr="007B4B6C" w:rsidRDefault="00032D8B" w:rsidP="009B37AC">
      <w:pPr>
        <w:jc w:val="both"/>
        <w:rPr>
          <w:lang w:val="sv-SE"/>
        </w:rPr>
      </w:pPr>
      <w:r>
        <w:rPr>
          <w:lang w:val="sv-SE"/>
        </w:rPr>
        <w:t>I</w:t>
      </w:r>
      <w:r w:rsidR="008A6A87" w:rsidRPr="007B4B6C">
        <w:rPr>
          <w:lang w:val="sv-SE"/>
        </w:rPr>
        <w:t xml:space="preserve">nitialt </w:t>
      </w:r>
      <w:r>
        <w:rPr>
          <w:lang w:val="sv-SE"/>
        </w:rPr>
        <w:t>är behandlingsalternativen</w:t>
      </w:r>
      <w:r w:rsidR="008A6A87" w:rsidRPr="007B4B6C">
        <w:rPr>
          <w:lang w:val="sv-SE"/>
        </w:rPr>
        <w:t xml:space="preserve"> eculizumab eller </w:t>
      </w:r>
      <w:r w:rsidRPr="007B4B6C">
        <w:rPr>
          <w:lang w:val="sv-SE"/>
        </w:rPr>
        <w:t>plasma</w:t>
      </w:r>
      <w:r>
        <w:rPr>
          <w:lang w:val="sv-SE"/>
        </w:rPr>
        <w:t>in</w:t>
      </w:r>
      <w:r w:rsidRPr="007B4B6C">
        <w:rPr>
          <w:lang w:val="sv-SE"/>
        </w:rPr>
        <w:t xml:space="preserve">fusion </w:t>
      </w:r>
      <w:r w:rsidR="008A6A87" w:rsidRPr="007B4B6C">
        <w:rPr>
          <w:lang w:val="sv-SE"/>
        </w:rPr>
        <w:t>och plasmabyte</w:t>
      </w:r>
      <w:r w:rsidR="00D14F68">
        <w:rPr>
          <w:lang w:val="sv-SE"/>
        </w:rPr>
        <w:t xml:space="preserve"> </w:t>
      </w:r>
      <w:r w:rsidR="00D14F68">
        <w:rPr>
          <w:lang w:val="sv-SE"/>
        </w:rPr>
        <w:fldChar w:fldCharType="begin">
          <w:fldData xml:space="preserve">PEVuZE5vdGU+PENpdGU+PEF1dGhvcj5Hb29kc2hpcDwvQXV0aG9yPjxZZWFyPjIwMTc8L1llYXI+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Hb29kc2hpcDwvQXV0aG9yPjxZZWFyPjIwMTc8L1llYXI+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="00D14F68">
        <w:rPr>
          <w:lang w:val="sv-SE"/>
        </w:rPr>
      </w:r>
      <w:r w:rsidR="00D14F68">
        <w:rPr>
          <w:lang w:val="sv-SE"/>
        </w:rPr>
        <w:fldChar w:fldCharType="separate"/>
      </w:r>
      <w:r w:rsidR="00513B57">
        <w:rPr>
          <w:noProof/>
          <w:lang w:val="sv-SE"/>
        </w:rPr>
        <w:t>(16)</w:t>
      </w:r>
      <w:r w:rsidR="00D14F68">
        <w:rPr>
          <w:lang w:val="sv-SE"/>
        </w:rPr>
        <w:fldChar w:fldCharType="end"/>
      </w:r>
      <w:r w:rsidR="008A6A87" w:rsidRPr="007B4B6C">
        <w:rPr>
          <w:lang w:val="sv-SE"/>
        </w:rPr>
        <w:t xml:space="preserve">. Plasmabehandling har </w:t>
      </w:r>
      <w:r>
        <w:rPr>
          <w:lang w:val="sv-SE"/>
        </w:rPr>
        <w:t xml:space="preserve">emellertid </w:t>
      </w:r>
      <w:r w:rsidR="00564284">
        <w:rPr>
          <w:lang w:val="sv-SE"/>
        </w:rPr>
        <w:t>inte visat</w:t>
      </w:r>
      <w:r w:rsidR="008A6A87" w:rsidRPr="007B4B6C">
        <w:rPr>
          <w:lang w:val="sv-SE"/>
        </w:rPr>
        <w:t xml:space="preserve"> </w:t>
      </w:r>
      <w:r>
        <w:rPr>
          <w:lang w:val="sv-SE"/>
        </w:rPr>
        <w:t xml:space="preserve">sig </w:t>
      </w:r>
      <w:r w:rsidR="008A6A87" w:rsidRPr="007B4B6C">
        <w:rPr>
          <w:lang w:val="sv-SE"/>
        </w:rPr>
        <w:t xml:space="preserve">vara </w:t>
      </w:r>
      <w:r w:rsidR="008A6A87" w:rsidRPr="006100DB">
        <w:rPr>
          <w:lang w:val="sv-SE"/>
        </w:rPr>
        <w:t xml:space="preserve">effektiv i </w:t>
      </w:r>
      <w:r w:rsidR="00E9778E" w:rsidRPr="006100DB">
        <w:rPr>
          <w:lang w:val="sv-SE"/>
        </w:rPr>
        <w:t>många</w:t>
      </w:r>
      <w:r w:rsidR="008A6A87" w:rsidRPr="006100DB">
        <w:rPr>
          <w:lang w:val="sv-SE"/>
        </w:rPr>
        <w:t xml:space="preserve"> </w:t>
      </w:r>
      <w:r w:rsidRPr="006100DB">
        <w:rPr>
          <w:lang w:val="sv-SE"/>
        </w:rPr>
        <w:t>fall av aHUS</w:t>
      </w:r>
      <w:r w:rsidR="008A6A87" w:rsidRPr="006100DB">
        <w:rPr>
          <w:lang w:val="sv-SE"/>
        </w:rPr>
        <w:t xml:space="preserve">. </w:t>
      </w:r>
      <w:r w:rsidRPr="006100DB">
        <w:rPr>
          <w:lang w:val="sv-SE"/>
        </w:rPr>
        <w:t>Om</w:t>
      </w:r>
      <w:r>
        <w:rPr>
          <w:lang w:val="sv-SE"/>
        </w:rPr>
        <w:t xml:space="preserve"> det f</w:t>
      </w:r>
      <w:r w:rsidR="00BC4A0B">
        <w:rPr>
          <w:lang w:val="sv-SE"/>
        </w:rPr>
        <w:t xml:space="preserve">inns möjlighet att få akut svar på antikroppar mot faktor H kan man initiera </w:t>
      </w:r>
      <w:r w:rsidR="00703D59">
        <w:rPr>
          <w:lang w:val="sv-SE"/>
        </w:rPr>
        <w:t>plasma</w:t>
      </w:r>
      <w:r w:rsidR="00BC4A0B">
        <w:rPr>
          <w:lang w:val="sv-SE"/>
        </w:rPr>
        <w:t xml:space="preserve">behandling </w:t>
      </w:r>
      <w:r w:rsidR="00703D59">
        <w:rPr>
          <w:lang w:val="sv-SE"/>
        </w:rPr>
        <w:t xml:space="preserve">i avvaktan på </w:t>
      </w:r>
      <w:r>
        <w:rPr>
          <w:lang w:val="sv-SE"/>
        </w:rPr>
        <w:t>detta</w:t>
      </w:r>
      <w:r w:rsidR="00703D59">
        <w:rPr>
          <w:lang w:val="sv-SE"/>
        </w:rPr>
        <w:t xml:space="preserve">, annars </w:t>
      </w:r>
      <w:r>
        <w:rPr>
          <w:lang w:val="sv-SE"/>
        </w:rPr>
        <w:t xml:space="preserve">bör </w:t>
      </w:r>
      <w:r w:rsidR="00703D59">
        <w:rPr>
          <w:lang w:val="sv-SE"/>
        </w:rPr>
        <w:t xml:space="preserve">eculizumabbehandling </w:t>
      </w:r>
      <w:r>
        <w:rPr>
          <w:lang w:val="sv-SE"/>
        </w:rPr>
        <w:t xml:space="preserve">startas så </w:t>
      </w:r>
      <w:r w:rsidR="00703D59">
        <w:rPr>
          <w:lang w:val="sv-SE"/>
        </w:rPr>
        <w:t>snart</w:t>
      </w:r>
      <w:r>
        <w:rPr>
          <w:lang w:val="sv-SE"/>
        </w:rPr>
        <w:t xml:space="preserve"> som möjligt</w:t>
      </w:r>
      <w:r w:rsidR="00703D59">
        <w:rPr>
          <w:lang w:val="sv-SE"/>
        </w:rPr>
        <w:t>.</w:t>
      </w:r>
    </w:p>
    <w:p w14:paraId="15FCF32C" w14:textId="77777777" w:rsidR="008A6A87" w:rsidRPr="007B4B6C" w:rsidRDefault="008A6A87" w:rsidP="009B37AC">
      <w:pPr>
        <w:jc w:val="both"/>
        <w:rPr>
          <w:lang w:val="sv-SE"/>
        </w:rPr>
      </w:pPr>
    </w:p>
    <w:p w14:paraId="24099C81" w14:textId="77777777" w:rsidR="00032D8B" w:rsidRDefault="008A6A87" w:rsidP="009B37AC">
      <w:pPr>
        <w:jc w:val="both"/>
        <w:rPr>
          <w:lang w:val="sv-SE"/>
        </w:rPr>
      </w:pPr>
      <w:r w:rsidRPr="007B4B6C">
        <w:rPr>
          <w:lang w:val="sv-SE"/>
        </w:rPr>
        <w:t>Behandling med eculizumab</w:t>
      </w:r>
      <w:r w:rsidR="00032D8B">
        <w:rPr>
          <w:lang w:val="sv-SE"/>
        </w:rPr>
        <w:t xml:space="preserve"> ges</w:t>
      </w:r>
      <w:r w:rsidRPr="007B4B6C">
        <w:rPr>
          <w:lang w:val="sv-SE"/>
        </w:rPr>
        <w:t xml:space="preserve"> </w:t>
      </w:r>
      <w:r w:rsidR="00032D8B" w:rsidRPr="007B4B6C">
        <w:rPr>
          <w:lang w:val="sv-SE"/>
        </w:rPr>
        <w:t>initi</w:t>
      </w:r>
      <w:r w:rsidR="00032D8B">
        <w:rPr>
          <w:lang w:val="sv-SE"/>
        </w:rPr>
        <w:t>alt</w:t>
      </w:r>
      <w:r w:rsidR="00032D8B" w:rsidRPr="007B4B6C">
        <w:rPr>
          <w:lang w:val="sv-SE"/>
        </w:rPr>
        <w:t xml:space="preserve"> </w:t>
      </w:r>
      <w:r w:rsidRPr="007B4B6C">
        <w:rPr>
          <w:lang w:val="sv-SE"/>
        </w:rPr>
        <w:t xml:space="preserve">med intravenös infusion </w:t>
      </w:r>
      <w:r w:rsidR="00032D8B">
        <w:rPr>
          <w:lang w:val="sv-SE"/>
        </w:rPr>
        <w:t>en gång i veckan under</w:t>
      </w:r>
      <w:r w:rsidRPr="007B4B6C">
        <w:rPr>
          <w:lang w:val="sv-SE"/>
        </w:rPr>
        <w:t xml:space="preserve"> fyra veckor och därefter varannan vecka</w:t>
      </w:r>
      <w:r w:rsidR="00FC5101">
        <w:rPr>
          <w:lang w:val="sv-SE"/>
        </w:rPr>
        <w:t xml:space="preserve"> </w:t>
      </w:r>
      <w:r w:rsidR="00032D8B">
        <w:rPr>
          <w:lang w:val="sv-SE"/>
        </w:rPr>
        <w:t>(se</w:t>
      </w:r>
      <w:r w:rsidR="00FC5101">
        <w:rPr>
          <w:lang w:val="sv-SE"/>
        </w:rPr>
        <w:t xml:space="preserve"> FASS</w:t>
      </w:r>
      <w:r w:rsidR="00032D8B">
        <w:rPr>
          <w:lang w:val="sv-SE"/>
        </w:rPr>
        <w:t>)</w:t>
      </w:r>
      <w:r w:rsidRPr="007B4B6C">
        <w:rPr>
          <w:lang w:val="sv-SE"/>
        </w:rPr>
        <w:t>. Oftast upplever patienterna inga biverkningar. Under klinisk prövning på 37 patienter rapporterades hypertoni, diarré, huvudvärk och övre luftvägsinfektion som de vanligaste biverkningarna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MZWdlbmRyZTwvQXV0aG9yPjxZZWFyPjIwMTM8L1llYXI+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jE2OS04MTwvcGFnZXM+PHZvbHVtZT4zNjg8L3ZvbHVtZT48bnVtYmVyPjIzPC9u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MZWdlbmRyZTwvQXV0aG9yPjxZZWFyPjIwMTM8L1llYXI+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jE2OS04MTwvcGFnZXM+PHZvbHVtZT4zNjg8L3ZvbHVtZT48bnVtYmVyPjIzPC9u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B3744D">
        <w:rPr>
          <w:noProof/>
          <w:lang w:val="sv-SE"/>
        </w:rPr>
        <w:t>(12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</w:t>
      </w:r>
    </w:p>
    <w:p w14:paraId="1FC5B936" w14:textId="77777777" w:rsidR="00032D8B" w:rsidRDefault="00032D8B" w:rsidP="009B37AC">
      <w:pPr>
        <w:jc w:val="both"/>
        <w:rPr>
          <w:lang w:val="sv-SE"/>
        </w:rPr>
      </w:pPr>
    </w:p>
    <w:p w14:paraId="7F5F16DE" w14:textId="77777777" w:rsidR="008A6A87" w:rsidRDefault="00FC5101" w:rsidP="009B37AC">
      <w:pPr>
        <w:jc w:val="both"/>
        <w:rPr>
          <w:lang w:val="sv-SE"/>
        </w:rPr>
      </w:pPr>
      <w:r>
        <w:rPr>
          <w:lang w:val="sv-SE"/>
        </w:rPr>
        <w:t xml:space="preserve">Patienter med </w:t>
      </w:r>
      <w:r w:rsidR="00032D8B">
        <w:rPr>
          <w:lang w:val="sv-SE"/>
        </w:rPr>
        <w:t xml:space="preserve">påvisade </w:t>
      </w:r>
      <w:r w:rsidRPr="007B4B6C">
        <w:rPr>
          <w:lang w:val="sv-SE"/>
        </w:rPr>
        <w:t>faktor H antikroppar behandlas med plasma</w:t>
      </w:r>
      <w:r w:rsidR="00573A2C">
        <w:rPr>
          <w:lang w:val="sv-SE"/>
        </w:rPr>
        <w:t>byte</w:t>
      </w:r>
      <w:r w:rsidRPr="007B4B6C">
        <w:rPr>
          <w:lang w:val="sv-SE"/>
        </w:rPr>
        <w:t xml:space="preserve">, immunsuppression </w:t>
      </w:r>
      <w:r>
        <w:rPr>
          <w:lang w:val="sv-SE"/>
        </w:rPr>
        <w:t>och/</w:t>
      </w:r>
      <w:r w:rsidRPr="007B4B6C">
        <w:rPr>
          <w:lang w:val="sv-SE"/>
        </w:rPr>
        <w:t>eller rituximab</w:t>
      </w:r>
      <w:r w:rsidR="004A0476">
        <w:rPr>
          <w:lang w:val="sv-SE"/>
        </w:rPr>
        <w:t xml:space="preserve"> </w:t>
      </w:r>
      <w:r>
        <w:rPr>
          <w:lang w:val="sv-SE"/>
        </w:rPr>
        <w:fldChar w:fldCharType="begin">
          <w:fldData xml:space="preserve">PEVuZE5vdGU+PENpdGU+PEF1dGhvcj5TaW5oYTwvQXV0aG9yPjxZZWFyPjIwMTM8L1llYXI+PFJl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TaW5oYTwvQXV0aG9yPjxZZWFyPjIwMTM8L1llYXI+PFJl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B3744D">
        <w:rPr>
          <w:noProof/>
          <w:lang w:val="sv-SE"/>
        </w:rPr>
        <w:t>(10)</w:t>
      </w:r>
      <w:r>
        <w:rPr>
          <w:lang w:val="sv-SE"/>
        </w:rPr>
        <w:fldChar w:fldCharType="end"/>
      </w:r>
      <w:r>
        <w:rPr>
          <w:lang w:val="sv-SE"/>
        </w:rPr>
        <w:t>.</w:t>
      </w:r>
      <w:r w:rsidR="00F4260A">
        <w:rPr>
          <w:lang w:val="sv-SE"/>
        </w:rPr>
        <w:t xml:space="preserve"> Det innebär att om de har hunnit få en dos Eculizumab kan denna behandling avslutas och övergå till ovannämnd kombinationsbehandling. </w:t>
      </w:r>
    </w:p>
    <w:p w14:paraId="7DFD4312" w14:textId="77777777" w:rsidR="00F4260A" w:rsidRDefault="00F4260A" w:rsidP="009B37AC">
      <w:pPr>
        <w:jc w:val="both"/>
        <w:rPr>
          <w:lang w:val="sv-SE"/>
        </w:rPr>
      </w:pPr>
    </w:p>
    <w:p w14:paraId="780316A0" w14:textId="77777777" w:rsidR="00F4260A" w:rsidRDefault="00F4260A" w:rsidP="009B37AC">
      <w:pPr>
        <w:jc w:val="both"/>
        <w:rPr>
          <w:lang w:val="sv-SE"/>
        </w:rPr>
      </w:pPr>
      <w:r>
        <w:rPr>
          <w:lang w:val="sv-SE"/>
        </w:rPr>
        <w:t xml:space="preserve">Om patienten visar sig ha en EHEC infektion (utan klinisk </w:t>
      </w:r>
      <w:r w:rsidR="004E3675">
        <w:rPr>
          <w:lang w:val="sv-SE"/>
        </w:rPr>
        <w:t>misstanke, som föregående</w:t>
      </w:r>
      <w:r>
        <w:rPr>
          <w:lang w:val="sv-SE"/>
        </w:rPr>
        <w:t xml:space="preserve"> tarmsymtom) efter svar på diagnostik </w:t>
      </w:r>
      <w:r w:rsidR="004E3675">
        <w:rPr>
          <w:lang w:val="sv-SE"/>
        </w:rPr>
        <w:t>ska denne</w:t>
      </w:r>
      <w:r>
        <w:rPr>
          <w:lang w:val="sv-SE"/>
        </w:rPr>
        <w:t xml:space="preserve"> patient avsluta eculizumabbehandling. </w:t>
      </w:r>
    </w:p>
    <w:p w14:paraId="2987F987" w14:textId="77777777" w:rsidR="003B64D6" w:rsidRDefault="003B64D6" w:rsidP="009B37AC">
      <w:pPr>
        <w:jc w:val="both"/>
        <w:rPr>
          <w:lang w:val="sv-SE"/>
        </w:rPr>
      </w:pPr>
    </w:p>
    <w:p w14:paraId="607C7E31" w14:textId="77777777" w:rsidR="000D4BEA" w:rsidRDefault="005073D7" w:rsidP="009B37AC">
      <w:pPr>
        <w:jc w:val="both"/>
        <w:rPr>
          <w:lang w:val="sv-SE"/>
        </w:rPr>
      </w:pPr>
      <w:r>
        <w:rPr>
          <w:lang w:val="sv-SE"/>
        </w:rPr>
        <w:t>Kontakt tas med</w:t>
      </w:r>
      <w:r w:rsidR="000D4BEA">
        <w:rPr>
          <w:lang w:val="sv-SE"/>
        </w:rPr>
        <w:t xml:space="preserve"> representant i det nationella rådet inför start av behandling, se telefonnummer och mail-adresser nedan.</w:t>
      </w:r>
      <w:r w:rsidR="000679DA">
        <w:rPr>
          <w:lang w:val="sv-SE"/>
        </w:rPr>
        <w:t xml:space="preserve"> Lokalt sjukhusapotek </w:t>
      </w:r>
      <w:r w:rsidR="004E3675">
        <w:rPr>
          <w:lang w:val="sv-SE"/>
        </w:rPr>
        <w:t xml:space="preserve">och företaget </w:t>
      </w:r>
      <w:r w:rsidR="000679DA">
        <w:rPr>
          <w:lang w:val="sv-SE"/>
        </w:rPr>
        <w:t>kontaktas för leverans av läkemedlet</w:t>
      </w:r>
      <w:r w:rsidR="004E3675">
        <w:rPr>
          <w:lang w:val="sv-SE"/>
        </w:rPr>
        <w:t>.</w:t>
      </w:r>
    </w:p>
    <w:p w14:paraId="261FF216" w14:textId="77777777" w:rsidR="00DC1B5F" w:rsidRDefault="00DC1B5F" w:rsidP="009B37AC">
      <w:pPr>
        <w:jc w:val="both"/>
        <w:rPr>
          <w:lang w:val="sv-SE"/>
        </w:rPr>
      </w:pPr>
    </w:p>
    <w:p w14:paraId="32970305" w14:textId="2C146017" w:rsidR="00DC1B5F" w:rsidRDefault="00DC1B5F" w:rsidP="009B37AC">
      <w:pPr>
        <w:jc w:val="both"/>
        <w:rPr>
          <w:lang w:val="sv-SE"/>
        </w:rPr>
      </w:pPr>
      <w:r>
        <w:rPr>
          <w:lang w:val="sv-SE"/>
        </w:rPr>
        <w:t>Det nationella rådet ger inte rekommendation för start av behandling vid annan känd bakomliggande orsak till HUS (t.ex. EHEC infektion eller myelom).</w:t>
      </w:r>
    </w:p>
    <w:p w14:paraId="230208F3" w14:textId="77777777" w:rsidR="000D4BEA" w:rsidRDefault="000D4BEA" w:rsidP="009B37AC">
      <w:pPr>
        <w:jc w:val="both"/>
        <w:rPr>
          <w:lang w:val="sv-SE"/>
        </w:rPr>
      </w:pPr>
    </w:p>
    <w:p w14:paraId="201E2261" w14:textId="77777777" w:rsidR="000D4BEA" w:rsidRPr="002F0066" w:rsidRDefault="000D4BEA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Rekommendationer och eculizumab vid njurtransplantation</w:t>
      </w:r>
    </w:p>
    <w:p w14:paraId="3F199D62" w14:textId="77777777" w:rsidR="004D24C9" w:rsidRDefault="004D24C9" w:rsidP="009B37AC">
      <w:pPr>
        <w:jc w:val="both"/>
        <w:rPr>
          <w:lang w:val="sv-SE"/>
        </w:rPr>
      </w:pPr>
      <w:r>
        <w:rPr>
          <w:lang w:val="sv-SE"/>
        </w:rPr>
        <w:t>För p</w:t>
      </w:r>
      <w:r w:rsidRPr="007B4B6C">
        <w:rPr>
          <w:lang w:val="sv-SE"/>
        </w:rPr>
        <w:t>atienter som utveckla</w:t>
      </w:r>
      <w:r>
        <w:rPr>
          <w:lang w:val="sv-SE"/>
        </w:rPr>
        <w:t>t</w:t>
      </w:r>
      <w:r w:rsidRPr="007B4B6C">
        <w:rPr>
          <w:lang w:val="sv-SE"/>
        </w:rPr>
        <w:t xml:space="preserve"> terminal njursvikt </w:t>
      </w:r>
      <w:r>
        <w:rPr>
          <w:lang w:val="sv-SE"/>
        </w:rPr>
        <w:t>till följd av aHUS och som bedöms vara i behov av</w:t>
      </w:r>
      <w:r w:rsidRPr="007B4B6C">
        <w:rPr>
          <w:lang w:val="sv-SE"/>
        </w:rPr>
        <w:t xml:space="preserve"> </w:t>
      </w:r>
      <w:r>
        <w:rPr>
          <w:lang w:val="sv-SE"/>
        </w:rPr>
        <w:t xml:space="preserve">en </w:t>
      </w:r>
      <w:r w:rsidRPr="007B4B6C">
        <w:rPr>
          <w:lang w:val="sv-SE"/>
        </w:rPr>
        <w:t>njurtransplantation</w:t>
      </w:r>
      <w:r>
        <w:rPr>
          <w:lang w:val="sv-SE"/>
        </w:rPr>
        <w:t xml:space="preserve"> ges följande rekommendationer</w:t>
      </w:r>
    </w:p>
    <w:p w14:paraId="54B790A4" w14:textId="77777777" w:rsidR="004D24C9" w:rsidRPr="009B37AC" w:rsidRDefault="004D24C9" w:rsidP="009B37AC">
      <w:pPr>
        <w:pStyle w:val="Liststycke"/>
        <w:numPr>
          <w:ilvl w:val="0"/>
          <w:numId w:val="3"/>
        </w:numPr>
        <w:jc w:val="both"/>
        <w:rPr>
          <w:lang w:val="sv-SE"/>
        </w:rPr>
      </w:pPr>
      <w:r w:rsidRPr="009B37AC">
        <w:rPr>
          <w:lang w:val="sv-SE"/>
        </w:rPr>
        <w:t>Avråd från transplantation med njure från levande besläktad donator eftersom det finns</w:t>
      </w:r>
      <w:r w:rsidR="000D4BEA" w:rsidRPr="009B37AC">
        <w:rPr>
          <w:lang w:val="sv-SE"/>
        </w:rPr>
        <w:t xml:space="preserve"> viss risk att donatorn</w:t>
      </w:r>
      <w:r w:rsidRPr="009B37AC">
        <w:rPr>
          <w:lang w:val="sv-SE"/>
        </w:rPr>
        <w:t xml:space="preserve"> kan insjukna</w:t>
      </w:r>
      <w:r w:rsidR="000D4BEA" w:rsidRPr="009B37AC">
        <w:rPr>
          <w:lang w:val="sv-SE"/>
        </w:rPr>
        <w:t xml:space="preserve"> </w:t>
      </w:r>
      <w:r w:rsidRPr="009B37AC">
        <w:rPr>
          <w:lang w:val="sv-SE"/>
        </w:rPr>
        <w:t xml:space="preserve">då sjukdomen har ärftlig karaktär och flera mutationer har hittats i en och samma släkt </w:t>
      </w:r>
      <w:r w:rsidRPr="009B37AC">
        <w:rPr>
          <w:lang w:val="sv-SE"/>
        </w:rPr>
        <w:fldChar w:fldCharType="begin">
          <w:fldData xml:space="preserve">PEVuZE5vdGU+PENpdGU+PEF1dGhvcj5TYXJ0ejwvQXV0aG9yPjxZZWFyPjIwMTI8L1llYXI+PFJl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TYXJ0ejwvQXV0aG9yPjxZZWFyPjIwMTI8L1llYXI+PFJl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Pr="009B37AC">
        <w:rPr>
          <w:lang w:val="sv-SE"/>
        </w:rPr>
      </w:r>
      <w:r w:rsidRPr="009B37AC">
        <w:rPr>
          <w:lang w:val="sv-SE"/>
        </w:rPr>
        <w:fldChar w:fldCharType="separate"/>
      </w:r>
      <w:r w:rsidR="00513B57">
        <w:rPr>
          <w:noProof/>
          <w:lang w:val="sv-SE"/>
        </w:rPr>
        <w:t>(17)</w:t>
      </w:r>
      <w:r w:rsidRPr="009B37AC">
        <w:rPr>
          <w:lang w:val="sv-SE"/>
        </w:rPr>
        <w:fldChar w:fldCharType="end"/>
      </w:r>
      <w:r w:rsidRPr="009B37AC">
        <w:rPr>
          <w:lang w:val="sv-SE"/>
        </w:rPr>
        <w:t xml:space="preserve">. </w:t>
      </w:r>
    </w:p>
    <w:p w14:paraId="2134CDD4" w14:textId="77777777" w:rsidR="004D24C9" w:rsidRPr="009B37AC" w:rsidRDefault="004D24C9" w:rsidP="009B37AC">
      <w:pPr>
        <w:pStyle w:val="Liststycke"/>
        <w:numPr>
          <w:ilvl w:val="0"/>
          <w:numId w:val="3"/>
        </w:numPr>
        <w:jc w:val="both"/>
        <w:rPr>
          <w:lang w:val="sv-SE"/>
        </w:rPr>
      </w:pPr>
      <w:r w:rsidRPr="009B37AC">
        <w:rPr>
          <w:lang w:val="sv-SE"/>
        </w:rPr>
        <w:t xml:space="preserve">Transplantation med levande besläktad givare kan komma i fråga om man med säkerhet har fastställt vilken mutation som leder till sjukdomen och därefter konstaterat att den potentielle givaren inte bär på den </w:t>
      </w:r>
      <w:r w:rsidRPr="009B37AC">
        <w:rPr>
          <w:lang w:val="sv-SE"/>
        </w:rPr>
        <w:fldChar w:fldCharType="begin">
          <w:fldData xml:space="preserve">PEVuZE5vdGU+PENpdGU+PEF1dGhvcj5adWJlcjwvQXV0aG9yPjxZZWFyPjIwMTI8L1llYXI+PFJl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=
</w:fldData>
        </w:fldChar>
      </w:r>
      <w:r w:rsidR="00B3744D">
        <w:rPr>
          <w:lang w:val="sv-SE"/>
        </w:rPr>
        <w:instrText xml:space="preserve"> ADDIN EN.CITE </w:instrText>
      </w:r>
      <w:r w:rsidR="00B3744D">
        <w:rPr>
          <w:lang w:val="sv-SE"/>
        </w:rPr>
        <w:fldChar w:fldCharType="begin">
          <w:fldData xml:space="preserve">PEVuZE5vdGU+PENpdGU+PEF1dGhvcj5adWJlcjwvQXV0aG9yPjxZZWFyPjIwMTI8L1llYXI+PFJl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=
</w:fldData>
        </w:fldChar>
      </w:r>
      <w:r w:rsidR="00B3744D">
        <w:rPr>
          <w:lang w:val="sv-SE"/>
        </w:rPr>
        <w:instrText xml:space="preserve"> ADDIN EN.CITE.DATA </w:instrText>
      </w:r>
      <w:r w:rsidR="00B3744D">
        <w:rPr>
          <w:lang w:val="sv-SE"/>
        </w:rPr>
      </w:r>
      <w:r w:rsidR="00B3744D">
        <w:rPr>
          <w:lang w:val="sv-SE"/>
        </w:rPr>
        <w:fldChar w:fldCharType="end"/>
      </w:r>
      <w:r w:rsidRPr="009B37AC">
        <w:rPr>
          <w:lang w:val="sv-SE"/>
        </w:rPr>
      </w:r>
      <w:r w:rsidRPr="009B37AC">
        <w:rPr>
          <w:lang w:val="sv-SE"/>
        </w:rPr>
        <w:fldChar w:fldCharType="separate"/>
      </w:r>
      <w:r w:rsidR="00B3744D">
        <w:rPr>
          <w:noProof/>
          <w:lang w:val="sv-SE"/>
        </w:rPr>
        <w:t>(14)</w:t>
      </w:r>
      <w:r w:rsidRPr="009B37AC">
        <w:rPr>
          <w:lang w:val="sv-SE"/>
        </w:rPr>
        <w:fldChar w:fldCharType="end"/>
      </w:r>
      <w:r w:rsidRPr="009B37AC">
        <w:rPr>
          <w:lang w:val="sv-SE"/>
        </w:rPr>
        <w:t xml:space="preserve">. </w:t>
      </w:r>
    </w:p>
    <w:p w14:paraId="01C9073A" w14:textId="77777777" w:rsidR="004D24C9" w:rsidRPr="009B37AC" w:rsidRDefault="004D24C9" w:rsidP="009B37AC">
      <w:pPr>
        <w:pStyle w:val="Liststycke"/>
        <w:numPr>
          <w:ilvl w:val="0"/>
          <w:numId w:val="3"/>
        </w:numPr>
        <w:jc w:val="both"/>
        <w:rPr>
          <w:lang w:val="sv-SE"/>
        </w:rPr>
      </w:pPr>
      <w:r w:rsidRPr="009B37AC">
        <w:rPr>
          <w:lang w:val="sv-SE"/>
        </w:rPr>
        <w:lastRenderedPageBreak/>
        <w:t xml:space="preserve">Efter transplantation finns stor risk för återfall av aHUS trots regelbunden plasmabehandling </w:t>
      </w:r>
      <w:r w:rsidRPr="009B37AC">
        <w:rPr>
          <w:lang w:val="sv-SE"/>
        </w:rPr>
        <w:fldChar w:fldCharType="begin">
          <w:fldData xml:space="preserve">PEVuZE5vdGU+PENpdGU+PEF1dGhvcj5CZWthc3N5PC9BdXRob3I+PFllYXI+MjAxMzwvWWVhcj48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CZWthc3N5PC9BdXRob3I+PFllYXI+MjAxMzwvWWVhcj48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Pr="009B37AC">
        <w:rPr>
          <w:lang w:val="sv-SE"/>
        </w:rPr>
      </w:r>
      <w:r w:rsidRPr="009B37AC">
        <w:rPr>
          <w:lang w:val="sv-SE"/>
        </w:rPr>
        <w:fldChar w:fldCharType="separate"/>
      </w:r>
      <w:r w:rsidR="00513B57">
        <w:rPr>
          <w:noProof/>
          <w:lang w:val="sv-SE"/>
        </w:rPr>
        <w:t>(18, 19)</w:t>
      </w:r>
      <w:r w:rsidRPr="009B37AC">
        <w:rPr>
          <w:lang w:val="sv-SE"/>
        </w:rPr>
        <w:fldChar w:fldCharType="end"/>
      </w:r>
      <w:r w:rsidR="000D4BEA" w:rsidRPr="009B37AC">
        <w:rPr>
          <w:lang w:val="sv-SE"/>
        </w:rPr>
        <w:t xml:space="preserve"> därför </w:t>
      </w:r>
      <w:r w:rsidR="00DB15A7" w:rsidRPr="009B37AC">
        <w:rPr>
          <w:lang w:val="sv-SE"/>
        </w:rPr>
        <w:t>rekommenderas</w:t>
      </w:r>
      <w:r w:rsidR="000D4BEA" w:rsidRPr="009B37AC">
        <w:rPr>
          <w:lang w:val="sv-SE"/>
        </w:rPr>
        <w:t xml:space="preserve"> eculizumabbehandling</w:t>
      </w:r>
      <w:r w:rsidRPr="009B37AC">
        <w:rPr>
          <w:lang w:val="sv-SE"/>
        </w:rPr>
        <w:t xml:space="preserve">. </w:t>
      </w:r>
    </w:p>
    <w:p w14:paraId="1826DAF2" w14:textId="77777777" w:rsidR="004D24C9" w:rsidRDefault="004D24C9" w:rsidP="009B37AC">
      <w:pPr>
        <w:jc w:val="both"/>
        <w:rPr>
          <w:lang w:val="sv-SE"/>
        </w:rPr>
      </w:pPr>
    </w:p>
    <w:p w14:paraId="25AA231A" w14:textId="77777777" w:rsidR="000D4BEA" w:rsidRDefault="000D4BEA" w:rsidP="009B37AC">
      <w:pPr>
        <w:jc w:val="both"/>
        <w:rPr>
          <w:lang w:val="sv-SE"/>
        </w:rPr>
      </w:pPr>
      <w:r w:rsidRPr="007B4B6C">
        <w:rPr>
          <w:lang w:val="sv-SE"/>
        </w:rPr>
        <w:t>För njurtransplanterade patienter som utvecklat aHUS-recidiv efter transplantation rekommendera</w:t>
      </w:r>
      <w:r>
        <w:rPr>
          <w:lang w:val="sv-SE"/>
        </w:rPr>
        <w:t>s</w:t>
      </w:r>
      <w:r w:rsidRPr="007B4B6C">
        <w:rPr>
          <w:lang w:val="sv-SE"/>
        </w:rPr>
        <w:t xml:space="preserve"> eculizumab snarast efter recidiv eller </w:t>
      </w:r>
      <w:r>
        <w:rPr>
          <w:lang w:val="sv-SE"/>
        </w:rPr>
        <w:t xml:space="preserve">i </w:t>
      </w:r>
      <w:r w:rsidRPr="007B4B6C">
        <w:rPr>
          <w:lang w:val="sv-SE"/>
        </w:rPr>
        <w:t>förebyggande</w:t>
      </w:r>
      <w:r>
        <w:rPr>
          <w:lang w:val="sv-SE"/>
        </w:rPr>
        <w:t xml:space="preserve"> syfte </w:t>
      </w:r>
      <w:r w:rsidRPr="007B4B6C">
        <w:rPr>
          <w:lang w:val="sv-SE"/>
        </w:rPr>
        <w:fldChar w:fldCharType="begin">
          <w:fldData xml:space="preserve">PEVuZE5vdGU+PENpdGU+PEF1dGhvcj5DYW1waXN0b2w8L0F1dGhvcj48WWVhcj4yMDEzPC9ZZWFy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cGVyaW9k
aWNhbD48YWx0LX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YWx0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DYW1waXN0b2w8L0F1dGhvcj48WWVhcj4yMDEzPC9ZZWFy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cGVyaW9k
aWNhbD48YWx0LX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YWx0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7405BB">
        <w:rPr>
          <w:noProof/>
          <w:lang w:val="sv-SE"/>
        </w:rPr>
        <w:t>(14,</w:t>
      </w:r>
      <w:r w:rsidR="00513B57">
        <w:rPr>
          <w:noProof/>
          <w:lang w:val="sv-SE"/>
        </w:rPr>
        <w:t>20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För de novo aHUS efter </w:t>
      </w:r>
      <w:r>
        <w:rPr>
          <w:lang w:val="sv-SE"/>
        </w:rPr>
        <w:t>njur</w:t>
      </w:r>
      <w:r w:rsidRPr="007B4B6C">
        <w:rPr>
          <w:lang w:val="sv-SE"/>
        </w:rPr>
        <w:t>transplantation rekommenderas eculizumab för resistenta fall som inte svarar på plasmabehandling eller andra behandlingar</w:t>
      </w:r>
      <w:r w:rsidR="00DB15A7">
        <w:rPr>
          <w:lang w:val="sv-SE"/>
        </w:rPr>
        <w:t>.</w:t>
      </w:r>
    </w:p>
    <w:p w14:paraId="0B1154DF" w14:textId="77777777" w:rsidR="000D4BEA" w:rsidRDefault="000D4BEA" w:rsidP="009B37AC">
      <w:pPr>
        <w:jc w:val="both"/>
        <w:rPr>
          <w:lang w:val="sv-SE"/>
        </w:rPr>
      </w:pPr>
    </w:p>
    <w:p w14:paraId="32F199DF" w14:textId="77777777" w:rsidR="003B64D6" w:rsidRPr="002F0066" w:rsidRDefault="003B64D6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Uppföljning under behandling</w:t>
      </w:r>
    </w:p>
    <w:p w14:paraId="79A8D5F4" w14:textId="50623138" w:rsidR="004A1F65" w:rsidRDefault="004A1F65" w:rsidP="009B37AC">
      <w:pPr>
        <w:jc w:val="both"/>
        <w:rPr>
          <w:lang w:val="sv-SE"/>
        </w:rPr>
      </w:pPr>
      <w:r>
        <w:rPr>
          <w:lang w:val="sv-SE"/>
        </w:rPr>
        <w:t xml:space="preserve">Under </w:t>
      </w:r>
      <w:r w:rsidR="002A1472">
        <w:rPr>
          <w:lang w:val="sv-SE"/>
        </w:rPr>
        <w:t xml:space="preserve">de första 2 månaderna av </w:t>
      </w:r>
      <w:r w:rsidR="004A0476">
        <w:rPr>
          <w:lang w:val="sv-SE"/>
        </w:rPr>
        <w:t>behandling</w:t>
      </w:r>
      <w:r>
        <w:rPr>
          <w:lang w:val="sv-SE"/>
        </w:rPr>
        <w:t>en kontrolleras</w:t>
      </w:r>
      <w:r w:rsidR="009F6C64">
        <w:rPr>
          <w:lang w:val="sv-SE"/>
        </w:rPr>
        <w:t xml:space="preserve"> </w:t>
      </w:r>
      <w:r w:rsidR="007405BB">
        <w:rPr>
          <w:lang w:val="sv-SE"/>
        </w:rPr>
        <w:t xml:space="preserve">följande prover </w:t>
      </w:r>
      <w:r w:rsidR="009F6C64">
        <w:rPr>
          <w:lang w:val="sv-SE"/>
        </w:rPr>
        <w:t xml:space="preserve">en gång i veckan </w:t>
      </w:r>
      <w:r w:rsidR="007405BB">
        <w:rPr>
          <w:lang w:val="sv-SE"/>
        </w:rPr>
        <w:t xml:space="preserve">under </w:t>
      </w:r>
      <w:r w:rsidR="009F6C64">
        <w:rPr>
          <w:lang w:val="sv-SE"/>
        </w:rPr>
        <w:t>de första 2 veckorna och därefter</w:t>
      </w:r>
      <w:r w:rsidR="004A0476">
        <w:rPr>
          <w:lang w:val="sv-SE"/>
        </w:rPr>
        <w:t xml:space="preserve"> varannan vecka: h</w:t>
      </w:r>
      <w:r w:rsidR="003B64D6" w:rsidRPr="007B4B6C">
        <w:rPr>
          <w:lang w:val="sv-SE"/>
        </w:rPr>
        <w:t>emoglobin, LD, trombocyter, kreatinin</w:t>
      </w:r>
      <w:r w:rsidR="003B64D6">
        <w:rPr>
          <w:lang w:val="sv-SE"/>
        </w:rPr>
        <w:t>, haptoglobin</w:t>
      </w:r>
      <w:r w:rsidR="003B64D6" w:rsidRPr="007B4B6C">
        <w:rPr>
          <w:lang w:val="sv-SE"/>
        </w:rPr>
        <w:t>.</w:t>
      </w:r>
      <w:r w:rsidR="00970247">
        <w:rPr>
          <w:lang w:val="sv-SE"/>
        </w:rPr>
        <w:t xml:space="preserve"> Man följer </w:t>
      </w:r>
      <w:r>
        <w:rPr>
          <w:lang w:val="sv-SE"/>
        </w:rPr>
        <w:t xml:space="preserve">även </w:t>
      </w:r>
      <w:r w:rsidR="00806E46">
        <w:rPr>
          <w:lang w:val="sv-SE"/>
        </w:rPr>
        <w:t xml:space="preserve">kvantitativ </w:t>
      </w:r>
      <w:r w:rsidR="00970247">
        <w:rPr>
          <w:lang w:val="sv-SE"/>
        </w:rPr>
        <w:t>komplementfunktion</w:t>
      </w:r>
      <w:r w:rsidR="003B64D6" w:rsidRPr="007B4B6C">
        <w:rPr>
          <w:lang w:val="sv-SE"/>
        </w:rPr>
        <w:t xml:space="preserve"> för att demonstrera att d</w:t>
      </w:r>
      <w:r w:rsidR="003B64D6">
        <w:rPr>
          <w:lang w:val="sv-SE"/>
        </w:rPr>
        <w:t>en är</w:t>
      </w:r>
      <w:r w:rsidR="00806E46">
        <w:rPr>
          <w:lang w:val="sv-SE"/>
        </w:rPr>
        <w:t xml:space="preserve"> totalt</w:t>
      </w:r>
      <w:r w:rsidR="003B64D6">
        <w:rPr>
          <w:lang w:val="sv-SE"/>
        </w:rPr>
        <w:t xml:space="preserve"> blockerad (blodprov till Klinisk I</w:t>
      </w:r>
      <w:r w:rsidR="003B64D6" w:rsidRPr="007B4B6C">
        <w:rPr>
          <w:lang w:val="sv-SE"/>
        </w:rPr>
        <w:t xml:space="preserve">mmunologi </w:t>
      </w:r>
      <w:r w:rsidR="003B64D6">
        <w:rPr>
          <w:lang w:val="sv-SE"/>
        </w:rPr>
        <w:t>i Lund, se adress nedan</w:t>
      </w:r>
      <w:r w:rsidR="003B64D6" w:rsidRPr="007B4B6C">
        <w:rPr>
          <w:lang w:val="sv-SE"/>
        </w:rPr>
        <w:t xml:space="preserve">). </w:t>
      </w:r>
    </w:p>
    <w:p w14:paraId="5D24D897" w14:textId="77777777" w:rsidR="004A1F65" w:rsidRDefault="004A1F65" w:rsidP="009B37AC">
      <w:pPr>
        <w:jc w:val="both"/>
        <w:rPr>
          <w:lang w:val="sv-SE"/>
        </w:rPr>
      </w:pPr>
    </w:p>
    <w:p w14:paraId="699608DF" w14:textId="77777777" w:rsidR="003B64D6" w:rsidRDefault="003B64D6" w:rsidP="0033025C">
      <w:pPr>
        <w:jc w:val="both"/>
        <w:rPr>
          <w:lang w:val="sv-SE"/>
        </w:rPr>
      </w:pPr>
      <w:r>
        <w:rPr>
          <w:lang w:val="sv-SE"/>
        </w:rPr>
        <w:t>P</w:t>
      </w:r>
      <w:r w:rsidRPr="003B64D6">
        <w:rPr>
          <w:lang w:val="sv-SE"/>
        </w:rPr>
        <w:t xml:space="preserve">atienter </w:t>
      </w:r>
      <w:r>
        <w:rPr>
          <w:lang w:val="sv-SE"/>
        </w:rPr>
        <w:t>följs</w:t>
      </w:r>
      <w:r w:rsidRPr="003B64D6">
        <w:rPr>
          <w:lang w:val="sv-SE"/>
        </w:rPr>
        <w:t xml:space="preserve"> </w:t>
      </w:r>
      <w:r w:rsidR="004A1F65">
        <w:rPr>
          <w:lang w:val="sv-SE"/>
        </w:rPr>
        <w:t xml:space="preserve">därutöver med </w:t>
      </w:r>
      <w:r w:rsidRPr="003B64D6">
        <w:rPr>
          <w:lang w:val="sv-SE"/>
        </w:rPr>
        <w:t>bedömning av klinisk status, njurfunktion</w:t>
      </w:r>
      <w:r w:rsidRPr="007B4B6C">
        <w:rPr>
          <w:lang w:val="sv-SE"/>
        </w:rPr>
        <w:t xml:space="preserve"> med kreatinin, eGFR och iohexo</w:t>
      </w:r>
      <w:r>
        <w:rPr>
          <w:lang w:val="sv-SE"/>
        </w:rPr>
        <w:t>l</w:t>
      </w:r>
      <w:r w:rsidRPr="007B4B6C">
        <w:rPr>
          <w:lang w:val="sv-SE"/>
        </w:rPr>
        <w:t xml:space="preserve">clearance (vid behov). Vid tecken på recidiv </w:t>
      </w:r>
      <w:r w:rsidR="004A1F65" w:rsidRPr="007B4B6C">
        <w:rPr>
          <w:lang w:val="sv-SE"/>
        </w:rPr>
        <w:t>(fallande hemoglobin, trombocyter, stigande LD och kreatinin</w:t>
      </w:r>
      <w:r w:rsidR="004A1F65">
        <w:rPr>
          <w:lang w:val="sv-SE"/>
        </w:rPr>
        <w:t>, fallande haptoglobin</w:t>
      </w:r>
      <w:r w:rsidR="004A1F65" w:rsidRPr="007B4B6C">
        <w:rPr>
          <w:lang w:val="sv-SE"/>
        </w:rPr>
        <w:t>)</w:t>
      </w:r>
      <w:r w:rsidR="004A1F65">
        <w:rPr>
          <w:lang w:val="sv-SE"/>
        </w:rPr>
        <w:t xml:space="preserve"> </w:t>
      </w:r>
      <w:r w:rsidRPr="007B4B6C">
        <w:rPr>
          <w:lang w:val="sv-SE"/>
        </w:rPr>
        <w:t>bör dosen ev. justeras.</w:t>
      </w:r>
    </w:p>
    <w:p w14:paraId="3BDF420E" w14:textId="77777777" w:rsidR="00436748" w:rsidRPr="00100D57" w:rsidRDefault="00436748" w:rsidP="0033025C">
      <w:pPr>
        <w:jc w:val="both"/>
        <w:rPr>
          <w:color w:val="212121"/>
          <w:shd w:val="clear" w:color="auto" w:fill="FFFFFF"/>
          <w:lang w:val="sv-SE"/>
        </w:rPr>
      </w:pPr>
    </w:p>
    <w:p w14:paraId="7EF5F444" w14:textId="778BB190" w:rsidR="004E3675" w:rsidRDefault="004E3675" w:rsidP="006100DB">
      <w:pPr>
        <w:jc w:val="both"/>
        <w:rPr>
          <w:color w:val="212121"/>
          <w:shd w:val="clear" w:color="auto" w:fill="FFFFFF"/>
          <w:lang w:val="sv-SE"/>
        </w:rPr>
      </w:pPr>
      <w:r>
        <w:rPr>
          <w:color w:val="212121"/>
          <w:shd w:val="clear" w:color="auto" w:fill="FFFFFF"/>
          <w:lang w:val="sv-SE"/>
        </w:rPr>
        <w:t>Det</w:t>
      </w:r>
      <w:r w:rsidR="00436748" w:rsidRPr="000679DA">
        <w:rPr>
          <w:color w:val="212121"/>
          <w:shd w:val="clear" w:color="auto" w:fill="FFFFFF"/>
          <w:lang w:val="sv-SE"/>
        </w:rPr>
        <w:t xml:space="preserve"> nationella rådet </w:t>
      </w:r>
      <w:r>
        <w:rPr>
          <w:color w:val="212121"/>
          <w:shd w:val="clear" w:color="auto" w:fill="FFFFFF"/>
          <w:lang w:val="sv-SE"/>
        </w:rPr>
        <w:t xml:space="preserve">följer </w:t>
      </w:r>
      <w:r w:rsidR="00436748" w:rsidRPr="000679DA">
        <w:rPr>
          <w:color w:val="212121"/>
          <w:shd w:val="clear" w:color="auto" w:fill="FFFFFF"/>
          <w:lang w:val="sv-SE"/>
        </w:rPr>
        <w:t>upp resultatet</w:t>
      </w:r>
      <w:r>
        <w:rPr>
          <w:color w:val="212121"/>
          <w:shd w:val="clear" w:color="auto" w:fill="FFFFFF"/>
          <w:lang w:val="sv-SE"/>
        </w:rPr>
        <w:t xml:space="preserve"> av samtliga </w:t>
      </w:r>
      <w:r w:rsidR="0033025C">
        <w:rPr>
          <w:color w:val="212121"/>
          <w:shd w:val="clear" w:color="auto" w:fill="FFFFFF"/>
          <w:lang w:val="sv-SE"/>
        </w:rPr>
        <w:t xml:space="preserve">dokumenterade </w:t>
      </w:r>
      <w:r>
        <w:rPr>
          <w:color w:val="212121"/>
          <w:shd w:val="clear" w:color="auto" w:fill="FFFFFF"/>
          <w:lang w:val="sv-SE"/>
        </w:rPr>
        <w:t>aHUS patienter (behandlade och icke behandlade med eculizumab)</w:t>
      </w:r>
      <w:r w:rsidR="00436748" w:rsidRPr="000679DA">
        <w:rPr>
          <w:color w:val="212121"/>
          <w:shd w:val="clear" w:color="auto" w:fill="FFFFFF"/>
          <w:lang w:val="sv-SE"/>
        </w:rPr>
        <w:t xml:space="preserve"> och rapportera</w:t>
      </w:r>
      <w:r>
        <w:rPr>
          <w:color w:val="212121"/>
          <w:shd w:val="clear" w:color="auto" w:fill="FFFFFF"/>
          <w:lang w:val="sv-SE"/>
        </w:rPr>
        <w:t>r</w:t>
      </w:r>
      <w:r w:rsidR="001D1A01">
        <w:rPr>
          <w:color w:val="212121"/>
          <w:shd w:val="clear" w:color="auto" w:fill="FFFFFF"/>
          <w:lang w:val="sv-SE"/>
        </w:rPr>
        <w:t xml:space="preserve"> statistik</w:t>
      </w:r>
      <w:r w:rsidR="00436748" w:rsidRPr="000679DA">
        <w:rPr>
          <w:color w:val="212121"/>
          <w:shd w:val="clear" w:color="auto" w:fill="FFFFFF"/>
          <w:lang w:val="sv-SE"/>
        </w:rPr>
        <w:t xml:space="preserve"> till NT-rådet</w:t>
      </w:r>
      <w:r>
        <w:rPr>
          <w:color w:val="212121"/>
          <w:shd w:val="clear" w:color="auto" w:fill="FFFFFF"/>
          <w:lang w:val="sv-SE"/>
        </w:rPr>
        <w:t xml:space="preserve">. </w:t>
      </w:r>
    </w:p>
    <w:p w14:paraId="3CA8C519" w14:textId="77777777" w:rsidR="000679DA" w:rsidRDefault="000679DA" w:rsidP="006100DB">
      <w:pPr>
        <w:jc w:val="both"/>
        <w:rPr>
          <w:color w:val="212121"/>
          <w:shd w:val="clear" w:color="auto" w:fill="FFFFFF"/>
          <w:lang w:val="sv-SE"/>
        </w:rPr>
      </w:pPr>
    </w:p>
    <w:p w14:paraId="319E153E" w14:textId="77777777" w:rsidR="008A6A87" w:rsidRPr="007B4B6C" w:rsidRDefault="00436748" w:rsidP="006100DB">
      <w:pPr>
        <w:rPr>
          <w:b/>
          <w:lang w:val="sv-SE"/>
        </w:rPr>
      </w:pPr>
      <w:r w:rsidRPr="00100D57">
        <w:rPr>
          <w:color w:val="212121"/>
          <w:lang w:val="sv-SE"/>
        </w:rPr>
        <w:br/>
      </w:r>
    </w:p>
    <w:p w14:paraId="18A1B81A" w14:textId="77777777" w:rsidR="003B64D6" w:rsidRPr="002F0066" w:rsidRDefault="003B64D6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 xml:space="preserve">Ställningstagande till avbrytande av </w:t>
      </w:r>
      <w:r w:rsidR="00107EC0" w:rsidRPr="002F0066">
        <w:rPr>
          <w:b/>
          <w:sz w:val="28"/>
          <w:szCs w:val="28"/>
          <w:lang w:val="sv-SE"/>
        </w:rPr>
        <w:t>eculizumab</w:t>
      </w:r>
      <w:r w:rsidRPr="002F0066">
        <w:rPr>
          <w:b/>
          <w:sz w:val="28"/>
          <w:szCs w:val="28"/>
          <w:lang w:val="sv-SE"/>
        </w:rPr>
        <w:t>behandling</w:t>
      </w:r>
    </w:p>
    <w:p w14:paraId="0F20895A" w14:textId="382A6024" w:rsidR="008A6A87" w:rsidRPr="007B4B6C" w:rsidRDefault="008A6A87" w:rsidP="009B37AC">
      <w:pPr>
        <w:jc w:val="both"/>
        <w:rPr>
          <w:lang w:val="sv-SE"/>
        </w:rPr>
      </w:pPr>
      <w:r w:rsidRPr="007B4B6C">
        <w:rPr>
          <w:lang w:val="sv-SE"/>
        </w:rPr>
        <w:t>Att avbryta eculizumab</w:t>
      </w:r>
      <w:r w:rsidR="00221B4F">
        <w:rPr>
          <w:lang w:val="sv-SE"/>
        </w:rPr>
        <w:t>-</w:t>
      </w:r>
      <w:r w:rsidRPr="007B4B6C">
        <w:rPr>
          <w:lang w:val="sv-SE"/>
        </w:rPr>
        <w:t xml:space="preserve">behandling </w:t>
      </w:r>
      <w:r w:rsidR="00221B4F">
        <w:rPr>
          <w:lang w:val="sv-SE"/>
        </w:rPr>
        <w:t>innebär en</w:t>
      </w:r>
      <w:r w:rsidR="00221B4F" w:rsidRPr="007B4B6C">
        <w:rPr>
          <w:lang w:val="sv-SE"/>
        </w:rPr>
        <w:t xml:space="preserve"> </w:t>
      </w:r>
      <w:r w:rsidRPr="007B4B6C">
        <w:rPr>
          <w:lang w:val="sv-SE"/>
        </w:rPr>
        <w:t>risk för recidiv</w:t>
      </w:r>
      <w:r w:rsidR="00F5652B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adWJlcjwvQXV0aG9yPjxZZWFyPjIwMTI8L1llYXI+PFJl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adWJlcjwvQXV0aG9yPjxZZWFyPjIwMTI8L1llYXI+PFJl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107EC0">
        <w:rPr>
          <w:noProof/>
          <w:lang w:val="sv-SE"/>
        </w:rPr>
        <w:t>(21,</w:t>
      </w:r>
      <w:r w:rsidR="00513B57">
        <w:rPr>
          <w:noProof/>
          <w:lang w:val="sv-SE"/>
        </w:rPr>
        <w:t>22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Ställningstagande till </w:t>
      </w:r>
      <w:r w:rsidR="00221B4F">
        <w:rPr>
          <w:lang w:val="sv-SE"/>
        </w:rPr>
        <w:t>att avbryta</w:t>
      </w:r>
      <w:r w:rsidRPr="007B4B6C">
        <w:rPr>
          <w:lang w:val="sv-SE"/>
        </w:rPr>
        <w:t xml:space="preserve"> eculizumab görs </w:t>
      </w:r>
      <w:r w:rsidR="00221B4F">
        <w:rPr>
          <w:lang w:val="sv-SE"/>
        </w:rPr>
        <w:t>hos</w:t>
      </w:r>
      <w:r w:rsidR="00221B4F" w:rsidRPr="007B4B6C">
        <w:rPr>
          <w:lang w:val="sv-SE"/>
        </w:rPr>
        <w:t xml:space="preserve"> </w:t>
      </w:r>
      <w:r w:rsidR="00221B4F">
        <w:rPr>
          <w:lang w:val="sv-SE"/>
        </w:rPr>
        <w:t>”</w:t>
      </w:r>
      <w:r w:rsidRPr="007B4B6C">
        <w:rPr>
          <w:lang w:val="sv-SE"/>
        </w:rPr>
        <w:t>låg</w:t>
      </w:r>
      <w:r w:rsidR="00221B4F">
        <w:rPr>
          <w:lang w:val="sv-SE"/>
        </w:rPr>
        <w:t>-</w:t>
      </w:r>
      <w:r w:rsidRPr="007B4B6C">
        <w:rPr>
          <w:lang w:val="sv-SE"/>
        </w:rPr>
        <w:t>risk</w:t>
      </w:r>
      <w:r w:rsidR="00221B4F">
        <w:rPr>
          <w:lang w:val="sv-SE"/>
        </w:rPr>
        <w:t>”-</w:t>
      </w:r>
      <w:r w:rsidRPr="007B4B6C">
        <w:rPr>
          <w:lang w:val="sv-SE"/>
        </w:rPr>
        <w:t xml:space="preserve">patienter. Det är </w:t>
      </w:r>
      <w:r w:rsidR="00560F46">
        <w:rPr>
          <w:lang w:val="sv-SE"/>
        </w:rPr>
        <w:t xml:space="preserve">dock </w:t>
      </w:r>
      <w:r w:rsidRPr="007B4B6C">
        <w:rPr>
          <w:lang w:val="sv-SE"/>
        </w:rPr>
        <w:t xml:space="preserve">inte </w:t>
      </w:r>
      <w:r w:rsidR="00F5652B">
        <w:rPr>
          <w:lang w:val="sv-SE"/>
        </w:rPr>
        <w:t xml:space="preserve">klart </w:t>
      </w:r>
      <w:r w:rsidRPr="007B4B6C">
        <w:rPr>
          <w:lang w:val="sv-SE"/>
        </w:rPr>
        <w:t>definierat vad låg</w:t>
      </w:r>
      <w:r w:rsidR="00221B4F">
        <w:rPr>
          <w:lang w:val="sv-SE"/>
        </w:rPr>
        <w:t xml:space="preserve"> </w:t>
      </w:r>
      <w:r w:rsidRPr="007B4B6C">
        <w:rPr>
          <w:lang w:val="sv-SE"/>
        </w:rPr>
        <w:t>risk betyder</w:t>
      </w:r>
      <w:r w:rsidR="00F5652B">
        <w:rPr>
          <w:lang w:val="sv-SE"/>
        </w:rPr>
        <w:t>,</w:t>
      </w:r>
      <w:r w:rsidR="00DB15A7">
        <w:rPr>
          <w:lang w:val="sv-SE"/>
        </w:rPr>
        <w:t xml:space="preserve"> men patienter med</w:t>
      </w:r>
      <w:r w:rsidRPr="007B4B6C">
        <w:rPr>
          <w:lang w:val="sv-SE"/>
        </w:rPr>
        <w:t xml:space="preserve"> anti-faktor H antikroppar </w:t>
      </w:r>
      <w:r w:rsidR="00DB15A7">
        <w:rPr>
          <w:lang w:val="sv-SE"/>
        </w:rPr>
        <w:t xml:space="preserve">utan mutationer </w:t>
      </w:r>
      <w:r w:rsidRPr="007B4B6C">
        <w:rPr>
          <w:lang w:val="sv-SE"/>
        </w:rPr>
        <w:t>kan behandlas med plasma, immunsuppression eller ritu</w:t>
      </w:r>
      <w:r w:rsidR="00596A8A">
        <w:rPr>
          <w:lang w:val="sv-SE"/>
        </w:rPr>
        <w:t>ximab. Patienter med endast MCP-</w:t>
      </w:r>
      <w:r w:rsidRPr="007B4B6C">
        <w:rPr>
          <w:lang w:val="sv-SE"/>
        </w:rPr>
        <w:t>m</w:t>
      </w:r>
      <w:r w:rsidR="00107EC0">
        <w:rPr>
          <w:lang w:val="sv-SE"/>
        </w:rPr>
        <w:t>utationer uppnår remission i 90</w:t>
      </w:r>
      <w:r w:rsidRPr="007B4B6C">
        <w:rPr>
          <w:lang w:val="sv-SE"/>
        </w:rPr>
        <w:t>% av fallen även utan plasmabehandling</w:t>
      </w:r>
      <w:r w:rsidR="004A0476">
        <w:rPr>
          <w:lang w:val="sv-SE"/>
        </w:rPr>
        <w:t xml:space="preserve"> </w:t>
      </w:r>
      <w:r w:rsidRPr="007B4B6C">
        <w:rPr>
          <w:lang w:val="sv-SE"/>
        </w:rPr>
        <w:fldChar w:fldCharType="begin">
          <w:fldData xml:space="preserve">PEVuZE5vdGU+PENpdGU+PEF1dGhvcj5DYXByaW9saTwvQXV0aG9yPjxZZWFyPjIwMDY8L1llYXI+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</w:fldData>
        </w:fldChar>
      </w:r>
      <w:r w:rsidR="00385107">
        <w:rPr>
          <w:lang w:val="sv-SE"/>
        </w:rPr>
        <w:instrText xml:space="preserve"> ADDIN EN.CITE </w:instrText>
      </w:r>
      <w:r w:rsidR="00385107">
        <w:rPr>
          <w:lang w:val="sv-SE"/>
        </w:rPr>
        <w:fldChar w:fldCharType="begin">
          <w:fldData xml:space="preserve">PEVuZE5vdGU+PENpdGU+PEF1dGhvcj5DYXByaW9saTwvQXV0aG9yPjxZZWFyPjIwMDY8L1llYXI+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</w:fldData>
        </w:fldChar>
      </w:r>
      <w:r w:rsidR="00385107">
        <w:rPr>
          <w:lang w:val="sv-SE"/>
        </w:rPr>
        <w:instrText xml:space="preserve"> ADDIN EN.CITE.DATA </w:instrText>
      </w:r>
      <w:r w:rsidR="00385107">
        <w:rPr>
          <w:lang w:val="sv-SE"/>
        </w:rPr>
      </w:r>
      <w:r w:rsidR="00385107">
        <w:rPr>
          <w:lang w:val="sv-SE"/>
        </w:rPr>
        <w:fldChar w:fldCharType="end"/>
      </w:r>
      <w:r w:rsidRPr="007B4B6C">
        <w:rPr>
          <w:lang w:val="sv-SE"/>
        </w:rPr>
      </w:r>
      <w:r w:rsidRPr="007B4B6C">
        <w:rPr>
          <w:lang w:val="sv-SE"/>
        </w:rPr>
        <w:fldChar w:fldCharType="separate"/>
      </w:r>
      <w:r w:rsidR="000E6621">
        <w:rPr>
          <w:noProof/>
          <w:lang w:val="sv-SE"/>
        </w:rPr>
        <w:t>(5)</w:t>
      </w:r>
      <w:r w:rsidRPr="007B4B6C">
        <w:rPr>
          <w:lang w:val="sv-SE"/>
        </w:rPr>
        <w:fldChar w:fldCharType="end"/>
      </w:r>
      <w:r w:rsidRPr="007B4B6C">
        <w:rPr>
          <w:lang w:val="sv-SE"/>
        </w:rPr>
        <w:t xml:space="preserve">. Det innebär att dessa patienter oftast inte kräver behandling för att uppnå remission. </w:t>
      </w:r>
      <w:r w:rsidR="003B64D6">
        <w:rPr>
          <w:lang w:val="sv-SE"/>
        </w:rPr>
        <w:t xml:space="preserve">Det är oklart om </w:t>
      </w:r>
      <w:r w:rsidR="00107EC0">
        <w:rPr>
          <w:lang w:val="sv-SE"/>
        </w:rPr>
        <w:t>patienter med faktor I mutation</w:t>
      </w:r>
      <w:r w:rsidR="003B64D6">
        <w:rPr>
          <w:lang w:val="sv-SE"/>
        </w:rPr>
        <w:t xml:space="preserve"> utan andra mutationer, eller patienter utan mutationer i komplementfaktorer</w:t>
      </w:r>
      <w:r w:rsidR="00107EC0">
        <w:rPr>
          <w:lang w:val="sv-SE"/>
        </w:rPr>
        <w:t xml:space="preserve"> överhuvudtaget</w:t>
      </w:r>
      <w:r w:rsidR="003B64D6">
        <w:rPr>
          <w:lang w:val="sv-SE"/>
        </w:rPr>
        <w:t xml:space="preserve"> kan avbryta behandling</w:t>
      </w:r>
      <w:r w:rsidR="00F5652B">
        <w:rPr>
          <w:lang w:val="sv-SE"/>
        </w:rPr>
        <w:t xml:space="preserve">. Detta måste </w:t>
      </w:r>
      <w:r w:rsidR="003B64D6">
        <w:rPr>
          <w:lang w:val="sv-SE"/>
        </w:rPr>
        <w:t>avgör</w:t>
      </w:r>
      <w:r w:rsidR="00F5652B">
        <w:rPr>
          <w:lang w:val="sv-SE"/>
        </w:rPr>
        <w:t>as</w:t>
      </w:r>
      <w:r w:rsidR="003B64D6">
        <w:rPr>
          <w:lang w:val="sv-SE"/>
        </w:rPr>
        <w:t xml:space="preserve"> från fall till fall. </w:t>
      </w:r>
      <w:r w:rsidR="004E3675">
        <w:rPr>
          <w:lang w:val="sv-SE"/>
        </w:rPr>
        <w:t>Dessutom bör behandling sättas ut hos aHUS patient med njursvikt som inte svarat på behandling</w:t>
      </w:r>
      <w:r w:rsidR="008565C6">
        <w:rPr>
          <w:lang w:val="sv-SE"/>
        </w:rPr>
        <w:t xml:space="preserve"> under 3-6 månader och där njurbiopsi inte visar tecken till återhämtning av njurvävnad. </w:t>
      </w:r>
      <w:r w:rsidR="0004549F">
        <w:rPr>
          <w:lang w:val="sv-SE"/>
        </w:rPr>
        <w:t xml:space="preserve">Särskild försiktighet bör iakttagas </w:t>
      </w:r>
    </w:p>
    <w:p w14:paraId="6E41F53E" w14:textId="3A3DEAF9" w:rsidR="008A6A87" w:rsidRDefault="0004549F" w:rsidP="009B37AC">
      <w:pPr>
        <w:jc w:val="both"/>
        <w:rPr>
          <w:lang w:val="sv-SE"/>
        </w:rPr>
      </w:pPr>
      <w:r>
        <w:rPr>
          <w:lang w:val="sv-SE"/>
        </w:rPr>
        <w:t xml:space="preserve">vid utsättning av eculizumab hos njurtransplanterade patienter. </w:t>
      </w:r>
    </w:p>
    <w:p w14:paraId="151E5E9B" w14:textId="77777777" w:rsidR="0004549F" w:rsidRDefault="0004549F" w:rsidP="009B37AC">
      <w:pPr>
        <w:jc w:val="both"/>
        <w:rPr>
          <w:lang w:val="sv-SE"/>
        </w:rPr>
      </w:pPr>
    </w:p>
    <w:p w14:paraId="736A4A86" w14:textId="77777777" w:rsidR="003B64D6" w:rsidRDefault="003B64D6" w:rsidP="009B37AC">
      <w:pPr>
        <w:jc w:val="both"/>
        <w:rPr>
          <w:lang w:val="sv-SE"/>
        </w:rPr>
      </w:pPr>
      <w:r>
        <w:rPr>
          <w:lang w:val="sv-SE"/>
        </w:rPr>
        <w:t xml:space="preserve">Kontakt tas med det nationella rådet inför utsättning av behandling, se telefonnummer och </w:t>
      </w:r>
      <w:r w:rsidR="00F5652B">
        <w:rPr>
          <w:lang w:val="sv-SE"/>
        </w:rPr>
        <w:t>m</w:t>
      </w:r>
      <w:r w:rsidR="00B3414E">
        <w:rPr>
          <w:lang w:val="sv-SE"/>
        </w:rPr>
        <w:t>ai</w:t>
      </w:r>
      <w:r w:rsidR="00F5652B">
        <w:rPr>
          <w:lang w:val="sv-SE"/>
        </w:rPr>
        <w:t xml:space="preserve">l-adresser </w:t>
      </w:r>
      <w:r>
        <w:rPr>
          <w:lang w:val="sv-SE"/>
        </w:rPr>
        <w:t>nedan.</w:t>
      </w:r>
    </w:p>
    <w:p w14:paraId="4FB9F263" w14:textId="77777777" w:rsidR="003B64D6" w:rsidRPr="00001DCC" w:rsidRDefault="003B64D6" w:rsidP="009B37AC">
      <w:pPr>
        <w:jc w:val="both"/>
        <w:rPr>
          <w:lang w:val="sv-SE"/>
        </w:rPr>
      </w:pPr>
    </w:p>
    <w:p w14:paraId="2B94959C" w14:textId="41E1ED2A" w:rsidR="000D4BEA" w:rsidRDefault="008A6A87" w:rsidP="009B37AC">
      <w:pPr>
        <w:jc w:val="both"/>
        <w:rPr>
          <w:lang w:val="sv-SE"/>
        </w:rPr>
      </w:pPr>
      <w:r w:rsidRPr="00001DCC">
        <w:rPr>
          <w:lang w:val="sv-SE"/>
        </w:rPr>
        <w:t xml:space="preserve">Svåra komplikationer </w:t>
      </w:r>
      <w:r w:rsidR="00EF39AA" w:rsidRPr="00001DCC">
        <w:rPr>
          <w:lang w:val="sv-SE"/>
        </w:rPr>
        <w:t>kan uppstå</w:t>
      </w:r>
      <w:r w:rsidRPr="00001DCC">
        <w:rPr>
          <w:lang w:val="sv-SE"/>
        </w:rPr>
        <w:t xml:space="preserve"> hos aHUS patient</w:t>
      </w:r>
      <w:r w:rsidR="00EF39AA" w:rsidRPr="00001DCC">
        <w:rPr>
          <w:lang w:val="sv-SE"/>
        </w:rPr>
        <w:t>er som avbryter</w:t>
      </w:r>
      <w:r w:rsidRPr="00001DCC">
        <w:rPr>
          <w:lang w:val="sv-SE"/>
        </w:rPr>
        <w:t xml:space="preserve"> eculizumabbehandling</w:t>
      </w:r>
      <w:r w:rsidR="00F5652B">
        <w:rPr>
          <w:lang w:val="sv-SE"/>
        </w:rPr>
        <w:t>.</w:t>
      </w:r>
      <w:r w:rsidRPr="00001DCC">
        <w:rPr>
          <w:lang w:val="sv-SE"/>
        </w:rPr>
        <w:t xml:space="preserve"> </w:t>
      </w:r>
      <w:r w:rsidR="0004549F">
        <w:rPr>
          <w:lang w:val="sv-SE"/>
        </w:rPr>
        <w:t>Blodprov tas för att detektera att komplementfunktion har återhämtat sig (blodprov skickas till Klinisk I</w:t>
      </w:r>
      <w:r w:rsidR="0004549F" w:rsidRPr="007B4B6C">
        <w:rPr>
          <w:lang w:val="sv-SE"/>
        </w:rPr>
        <w:t xml:space="preserve">mmunologi </w:t>
      </w:r>
      <w:r w:rsidR="0004549F">
        <w:rPr>
          <w:lang w:val="sv-SE"/>
        </w:rPr>
        <w:t xml:space="preserve">i Lund, se adress nedan). </w:t>
      </w:r>
      <w:r w:rsidR="00F5652B">
        <w:rPr>
          <w:lang w:val="sv-SE"/>
        </w:rPr>
        <w:t>D</w:t>
      </w:r>
      <w:r w:rsidR="00EF39AA" w:rsidRPr="00001DCC">
        <w:rPr>
          <w:lang w:val="sv-SE"/>
        </w:rPr>
        <w:t>essa patienter</w:t>
      </w:r>
      <w:r w:rsidR="004A0476" w:rsidRPr="00001DCC">
        <w:rPr>
          <w:lang w:val="sv-SE"/>
        </w:rPr>
        <w:t xml:space="preserve"> </w:t>
      </w:r>
      <w:r w:rsidR="00F5652B">
        <w:rPr>
          <w:lang w:val="sv-SE"/>
        </w:rPr>
        <w:t>ska</w:t>
      </w:r>
      <w:r w:rsidR="00F5652B" w:rsidRPr="00001DCC">
        <w:rPr>
          <w:lang w:val="sv-SE"/>
        </w:rPr>
        <w:t xml:space="preserve"> </w:t>
      </w:r>
      <w:r w:rsidRPr="00001DCC">
        <w:rPr>
          <w:lang w:val="sv-SE"/>
        </w:rPr>
        <w:t>följas</w:t>
      </w:r>
      <w:r w:rsidR="004A0476" w:rsidRPr="00001DCC">
        <w:rPr>
          <w:lang w:val="sv-SE"/>
        </w:rPr>
        <w:t xml:space="preserve"> </w:t>
      </w:r>
      <w:r w:rsidR="00F5652B">
        <w:rPr>
          <w:lang w:val="sv-SE"/>
        </w:rPr>
        <w:t xml:space="preserve">med </w:t>
      </w:r>
      <w:r w:rsidR="00F5652B" w:rsidRPr="00001DCC">
        <w:rPr>
          <w:lang w:val="sv-SE"/>
        </w:rPr>
        <w:t>tät</w:t>
      </w:r>
      <w:r w:rsidR="00F5652B">
        <w:rPr>
          <w:lang w:val="sv-SE"/>
        </w:rPr>
        <w:t xml:space="preserve">a kontroller </w:t>
      </w:r>
      <w:r w:rsidR="0004549F">
        <w:rPr>
          <w:lang w:val="sv-SE"/>
        </w:rPr>
        <w:t>(initialt 1 gång/vecka under en månad, därefter kan det glesas ut). Uppföljning inkluderar</w:t>
      </w:r>
      <w:r w:rsidRPr="00001DCC">
        <w:rPr>
          <w:lang w:val="sv-SE"/>
        </w:rPr>
        <w:t xml:space="preserve"> symtom och tecken på trombotisk mikroangiopati såsom: </w:t>
      </w:r>
    </w:p>
    <w:p w14:paraId="7E3C4CBF" w14:textId="77777777" w:rsidR="00F5652B" w:rsidRDefault="008A6A87" w:rsidP="006100DB">
      <w:pPr>
        <w:ind w:left="284" w:hanging="284"/>
        <w:jc w:val="both"/>
        <w:rPr>
          <w:lang w:val="sv-SE"/>
        </w:rPr>
      </w:pPr>
      <w:r w:rsidRPr="00001DCC">
        <w:rPr>
          <w:lang w:val="sv-SE"/>
        </w:rPr>
        <w:t xml:space="preserve">1) Fallande trombocyter till &lt; 25% jämfört med halten under eculizumabbehandling. </w:t>
      </w:r>
    </w:p>
    <w:p w14:paraId="6A593BBD" w14:textId="77777777" w:rsidR="00F5652B" w:rsidRDefault="008A6A87" w:rsidP="006100DB">
      <w:pPr>
        <w:ind w:left="284" w:hanging="284"/>
        <w:jc w:val="both"/>
        <w:rPr>
          <w:lang w:val="sv-SE"/>
        </w:rPr>
      </w:pPr>
      <w:r w:rsidRPr="00001DCC">
        <w:rPr>
          <w:lang w:val="sv-SE"/>
        </w:rPr>
        <w:t xml:space="preserve">2) Stegring av </w:t>
      </w:r>
      <w:r w:rsidR="00EF39AA" w:rsidRPr="00001DCC">
        <w:rPr>
          <w:lang w:val="sv-SE"/>
        </w:rPr>
        <w:t>kreatinin</w:t>
      </w:r>
      <w:r w:rsidRPr="00001DCC">
        <w:rPr>
          <w:lang w:val="sv-SE"/>
        </w:rPr>
        <w:t xml:space="preserve"> &gt; 25</w:t>
      </w:r>
      <w:r w:rsidR="00F5652B">
        <w:rPr>
          <w:lang w:val="sv-SE"/>
        </w:rPr>
        <w:t xml:space="preserve"> </w:t>
      </w:r>
      <w:r w:rsidRPr="00001DCC">
        <w:rPr>
          <w:lang w:val="sv-SE"/>
        </w:rPr>
        <w:t xml:space="preserve">% jämfört med värdet under eculizumabbehandling. </w:t>
      </w:r>
    </w:p>
    <w:p w14:paraId="7C55A157" w14:textId="77777777" w:rsidR="00F5652B" w:rsidRDefault="008A6A87" w:rsidP="006100DB">
      <w:pPr>
        <w:ind w:left="284" w:hanging="284"/>
        <w:jc w:val="both"/>
        <w:rPr>
          <w:lang w:val="sv-SE"/>
        </w:rPr>
      </w:pPr>
      <w:r w:rsidRPr="00001DCC">
        <w:rPr>
          <w:lang w:val="sv-SE"/>
        </w:rPr>
        <w:t>3)</w:t>
      </w:r>
      <w:r w:rsidR="008565C6">
        <w:rPr>
          <w:lang w:val="sv-SE"/>
        </w:rPr>
        <w:t xml:space="preserve"> </w:t>
      </w:r>
      <w:r w:rsidRPr="00001DCC">
        <w:rPr>
          <w:lang w:val="sv-SE"/>
        </w:rPr>
        <w:t xml:space="preserve">Stegring av laktat dehydrogenas (LD) värdet &gt; 25% jämfört med värdet under eculizumabbehandling. </w:t>
      </w:r>
    </w:p>
    <w:p w14:paraId="7C1B8515" w14:textId="77777777" w:rsidR="00F5652B" w:rsidRDefault="008A6A87" w:rsidP="006100DB">
      <w:pPr>
        <w:ind w:left="284" w:hanging="284"/>
        <w:jc w:val="both"/>
        <w:rPr>
          <w:lang w:val="sv-SE"/>
        </w:rPr>
      </w:pPr>
      <w:r w:rsidRPr="00001DCC">
        <w:rPr>
          <w:lang w:val="sv-SE"/>
        </w:rPr>
        <w:t>4) Haptoglobin</w:t>
      </w:r>
      <w:r w:rsidR="00F5652B">
        <w:rPr>
          <w:lang w:val="sv-SE"/>
        </w:rPr>
        <w:t>-</w:t>
      </w:r>
      <w:r w:rsidRPr="00001DCC">
        <w:rPr>
          <w:lang w:val="sv-SE"/>
        </w:rPr>
        <w:t xml:space="preserve">sänkning (obs </w:t>
      </w:r>
      <w:r w:rsidR="00EF39AA" w:rsidRPr="00001DCC">
        <w:rPr>
          <w:lang w:val="sv-SE"/>
        </w:rPr>
        <w:t>gäller</w:t>
      </w:r>
      <w:r w:rsidRPr="00001DCC">
        <w:rPr>
          <w:lang w:val="sv-SE"/>
        </w:rPr>
        <w:t xml:space="preserve"> vuxna patienter) </w:t>
      </w:r>
    </w:p>
    <w:p w14:paraId="46CD67D8" w14:textId="77777777" w:rsidR="008A6A87" w:rsidRPr="00001DCC" w:rsidRDefault="008A6A87" w:rsidP="006100DB">
      <w:pPr>
        <w:ind w:left="284" w:hanging="284"/>
        <w:jc w:val="both"/>
        <w:rPr>
          <w:lang w:val="sv-SE"/>
        </w:rPr>
      </w:pPr>
      <w:r w:rsidRPr="00001DCC">
        <w:rPr>
          <w:lang w:val="sv-SE"/>
        </w:rPr>
        <w:t xml:space="preserve">5) Ändring i mentalstatus, kramper, angina, dyspné, trombos. </w:t>
      </w:r>
    </w:p>
    <w:p w14:paraId="5115B4FD" w14:textId="77777777" w:rsidR="008A6A87" w:rsidRPr="00001DCC" w:rsidRDefault="003B64D6" w:rsidP="009B37AC">
      <w:pPr>
        <w:tabs>
          <w:tab w:val="left" w:pos="926"/>
        </w:tabs>
        <w:jc w:val="both"/>
        <w:rPr>
          <w:lang w:val="sv-SE"/>
        </w:rPr>
      </w:pPr>
      <w:r w:rsidRPr="00001DCC">
        <w:rPr>
          <w:lang w:val="sv-SE"/>
        </w:rPr>
        <w:lastRenderedPageBreak/>
        <w:tab/>
      </w:r>
    </w:p>
    <w:p w14:paraId="48CD40DA" w14:textId="77777777" w:rsidR="008A6A87" w:rsidRPr="00001DCC" w:rsidRDefault="008A6A87" w:rsidP="009B37AC">
      <w:pPr>
        <w:autoSpaceDE w:val="0"/>
        <w:autoSpaceDN w:val="0"/>
        <w:adjustRightInd w:val="0"/>
        <w:jc w:val="both"/>
        <w:rPr>
          <w:lang w:val="sv-SE" w:eastAsia="sv-SE"/>
        </w:rPr>
      </w:pPr>
      <w:r w:rsidRPr="00001DCC">
        <w:rPr>
          <w:lang w:val="sv-SE" w:eastAsia="sv-SE"/>
        </w:rPr>
        <w:t xml:space="preserve">Om symtom eller tecken på trombotisk mikroangiopati återkommer bör man ta ställning till återinsättande av </w:t>
      </w:r>
      <w:r w:rsidRPr="00001DCC">
        <w:rPr>
          <w:lang w:val="sv-SE"/>
        </w:rPr>
        <w:t>eculizumab</w:t>
      </w:r>
      <w:r w:rsidRPr="00001DCC">
        <w:rPr>
          <w:lang w:val="sv-SE" w:eastAsia="sv-SE"/>
        </w:rPr>
        <w:t xml:space="preserve">, plasmabehandling eller plasmabyte, dialys, respiratorvård och antikoagulantia. I rapporterade beskrivningar av 20 patienter som </w:t>
      </w:r>
      <w:r w:rsidR="00F5652B" w:rsidRPr="00001DCC">
        <w:rPr>
          <w:lang w:val="sv-SE" w:eastAsia="sv-SE"/>
        </w:rPr>
        <w:t>avbr</w:t>
      </w:r>
      <w:r w:rsidR="00F5652B">
        <w:rPr>
          <w:lang w:val="sv-SE" w:eastAsia="sv-SE"/>
        </w:rPr>
        <w:t>utit</w:t>
      </w:r>
      <w:r w:rsidR="00F5652B" w:rsidRPr="00001DCC">
        <w:rPr>
          <w:lang w:val="sv-SE" w:eastAsia="sv-SE"/>
        </w:rPr>
        <w:t xml:space="preserve"> </w:t>
      </w:r>
      <w:r w:rsidRPr="00001DCC">
        <w:rPr>
          <w:lang w:val="sv-SE" w:eastAsia="sv-SE"/>
        </w:rPr>
        <w:t xml:space="preserve">eculizumabbehandling utvecklade fyra återfall och </w:t>
      </w:r>
      <w:r w:rsidRPr="00001DCC">
        <w:rPr>
          <w:lang w:val="sv-SE"/>
        </w:rPr>
        <w:t>eculizumab</w:t>
      </w:r>
      <w:r w:rsidRPr="00001DCC">
        <w:rPr>
          <w:lang w:val="sv-SE" w:eastAsia="sv-SE"/>
        </w:rPr>
        <w:t xml:space="preserve"> återinsattes</w:t>
      </w:r>
      <w:r w:rsidR="004A0476" w:rsidRPr="00001DCC">
        <w:rPr>
          <w:lang w:val="sv-SE" w:eastAsia="sv-SE"/>
        </w:rPr>
        <w:t xml:space="preserve"> </w:t>
      </w:r>
      <w:r w:rsidRPr="00001DCC">
        <w:rPr>
          <w:lang w:val="sv-SE" w:eastAsia="sv-SE"/>
        </w:rPr>
        <w:fldChar w:fldCharType="begin"/>
      </w:r>
      <w:r w:rsidR="00513B57">
        <w:rPr>
          <w:lang w:val="sv-SE" w:eastAsia="sv-SE"/>
        </w:rPr>
        <w:instrText xml:space="preserve"> ADDIN EN.CITE &lt;EndNote&gt;&lt;Cite&gt;&lt;Author&gt;Loirat&lt;/Author&gt;&lt;Year&gt;2015&lt;/Year&gt;&lt;RecNum&gt;396&lt;/RecNum&gt;&lt;DisplayText&gt;(19)&lt;/DisplayText&gt;&lt;record&gt;&lt;rec-number&gt;396&lt;/rec-number&gt;&lt;foreign-keys&gt;&lt;key app="EN" db-id="2r5xza2srppz5kepe51pprxc2vzvw0eae0ft" timestamp="1434014093"&gt;396&lt;/key&gt;&lt;/foreign-keys&gt;&lt;ref-type name="Journal Article"&gt;17&lt;/ref-type&gt;&lt;contributors&gt;&lt;authors&gt;&lt;author&gt;Loirat, C.&lt;/author&gt;&lt;author&gt;Fakhouri, F.&lt;/author&gt;&lt;author&gt;Ariceta, G.&lt;/author&gt;&lt;author&gt;Besbas, N.&lt;/author&gt;&lt;author&gt;Bitzan, M.&lt;/author&gt;&lt;author&gt;Bjerre, A.&lt;/author&gt;&lt;author&gt;Coppo, R.&lt;/author&gt;&lt;author&gt;Emma, F.&lt;/author&gt;&lt;author&gt;Johnson, S.&lt;/author&gt;&lt;author&gt;Karpman, D.&lt;/author&gt;&lt;author&gt;Landau, D.&lt;/author&gt;&lt;author&gt;Langman, C. B.&lt;/author&gt;&lt;author&gt;Lapeyraque, A. L.&lt;/author&gt;&lt;author&gt;Licht, C.&lt;/author&gt;&lt;author&gt;Nester, C.&lt;/author&gt;&lt;author&gt;Pecoraro, C.&lt;/author&gt;&lt;author&gt;Riedl, M.&lt;/author&gt;&lt;author&gt;van de Kar, N. C.&lt;/author&gt;&lt;author&gt;Van de Walle, J.&lt;/author&gt;&lt;author&gt;Vivarelli, M.&lt;/author&gt;&lt;author&gt;Fremeaux-Bacchi, V.&lt;/author&gt;&lt;author&gt;for, H. U. S. International&lt;/author&gt;&lt;/authors&gt;&lt;/contributors&gt;&lt;auth-address&gt;Assistance Publique-Hopitaux de Paris, Hopital Robert Debre, Department of Pediatric Nephrology, Universite Paris Diderot Sorbonne Paris Cite, Paris, France, chantal.loirat@rdb.aphp.fr.&lt;/auth-address&gt;&lt;titles&gt;&lt;title&gt;An international consensus approach to the management of atypical hemolytic uremic syndrome in children&lt;/title&gt;&lt;secondary-title&gt;Pediatr Nephrol&lt;/secondary-title&gt;&lt;alt-title&gt;Pediatric nephrology&lt;/alt-title&gt;&lt;/titles&gt;&lt;periodical&gt;&lt;full-title&gt;Pediatr Nephrol&lt;/full-title&gt;&lt;/periodical&gt;&lt;edition&gt;2015/04/11&lt;/edition&gt;&lt;dates&gt;&lt;year&gt;2015&lt;/year&gt;&lt;pub-dates&gt;&lt;date&gt;Apr 11&lt;/date&gt;&lt;/pub-dates&gt;&lt;/dates&gt;&lt;isbn&gt;1432-198X (Electronic)&amp;#xD;0931-041X (Linking)&lt;/isbn&gt;&lt;accession-num&gt;25859752&lt;/accession-num&gt;&lt;urls&gt;&lt;related-urls&gt;&lt;url&gt;http://www.ncbi.nlm.nih.gov/pubmed/25859752&lt;/url&gt;&lt;/related-urls&gt;&lt;/urls&gt;&lt;electronic-resource-num&gt;10.1007/s00467-015-3076-8&lt;/electronic-resource-num&gt;&lt;/record&gt;&lt;/Cite&gt;&lt;/EndNote&gt;</w:instrText>
      </w:r>
      <w:r w:rsidRPr="00001DCC">
        <w:rPr>
          <w:lang w:val="sv-SE" w:eastAsia="sv-SE"/>
        </w:rPr>
        <w:fldChar w:fldCharType="separate"/>
      </w:r>
      <w:r w:rsidR="00513B57">
        <w:rPr>
          <w:noProof/>
          <w:lang w:val="sv-SE" w:eastAsia="sv-SE"/>
        </w:rPr>
        <w:t>(19)</w:t>
      </w:r>
      <w:r w:rsidRPr="00001DCC">
        <w:rPr>
          <w:lang w:val="sv-SE" w:eastAsia="sv-SE"/>
        </w:rPr>
        <w:fldChar w:fldCharType="end"/>
      </w:r>
      <w:r w:rsidRPr="00001DCC">
        <w:rPr>
          <w:lang w:val="sv-SE" w:eastAsia="sv-SE"/>
        </w:rPr>
        <w:t xml:space="preserve">. </w:t>
      </w:r>
    </w:p>
    <w:p w14:paraId="053DB71A" w14:textId="77777777" w:rsidR="003B64D6" w:rsidRPr="00001DCC" w:rsidRDefault="003B64D6" w:rsidP="009B37AC">
      <w:pPr>
        <w:jc w:val="both"/>
        <w:rPr>
          <w:i/>
          <w:lang w:val="sv-SE"/>
        </w:rPr>
      </w:pPr>
    </w:p>
    <w:p w14:paraId="766AE501" w14:textId="77777777" w:rsidR="00ED4807" w:rsidRDefault="00ED4807" w:rsidP="009B37AC">
      <w:pPr>
        <w:jc w:val="both"/>
        <w:rPr>
          <w:b/>
          <w:sz w:val="28"/>
          <w:szCs w:val="28"/>
          <w:lang w:val="sv-SE"/>
        </w:rPr>
      </w:pPr>
    </w:p>
    <w:p w14:paraId="2BA613FF" w14:textId="5A367672" w:rsidR="00EF39AA" w:rsidRPr="002F0066" w:rsidRDefault="00EF39AA" w:rsidP="009B37AC">
      <w:pPr>
        <w:jc w:val="both"/>
        <w:rPr>
          <w:b/>
          <w:sz w:val="28"/>
          <w:szCs w:val="28"/>
          <w:lang w:val="sv-SE"/>
        </w:rPr>
      </w:pPr>
      <w:r w:rsidRPr="002F0066">
        <w:rPr>
          <w:b/>
          <w:sz w:val="28"/>
          <w:szCs w:val="28"/>
          <w:lang w:val="sv-SE"/>
        </w:rPr>
        <w:t>Internationella riktlinjer</w:t>
      </w:r>
    </w:p>
    <w:p w14:paraId="1D59F648" w14:textId="77777777" w:rsidR="0023539A" w:rsidRPr="00107EC0" w:rsidRDefault="008A6A87" w:rsidP="009B37AC">
      <w:pPr>
        <w:jc w:val="both"/>
        <w:rPr>
          <w:lang w:val="sv-SE"/>
        </w:rPr>
      </w:pPr>
      <w:r w:rsidRPr="00001DCC">
        <w:rPr>
          <w:lang w:val="sv-SE"/>
        </w:rPr>
        <w:t xml:space="preserve">Internationella riktlinjer för behandling av barn med aHUS har publicerats </w:t>
      </w:r>
      <w:r w:rsidR="00107EC0">
        <w:rPr>
          <w:lang w:val="sv-SE"/>
        </w:rPr>
        <w:t xml:space="preserve">år </w:t>
      </w:r>
      <w:r w:rsidRPr="00001DCC">
        <w:rPr>
          <w:lang w:val="sv-SE"/>
        </w:rPr>
        <w:t>2015</w:t>
      </w:r>
      <w:r w:rsidR="004A0476" w:rsidRPr="00001DCC">
        <w:rPr>
          <w:lang w:val="sv-SE"/>
        </w:rPr>
        <w:t xml:space="preserve"> </w:t>
      </w:r>
      <w:r w:rsidRPr="00001DCC">
        <w:rPr>
          <w:lang w:val="sv-SE"/>
        </w:rPr>
        <w:fldChar w:fldCharType="begin"/>
      </w:r>
      <w:r w:rsidR="00513B57">
        <w:rPr>
          <w:lang w:val="sv-SE"/>
        </w:rPr>
        <w:instrText xml:space="preserve"> ADDIN EN.CITE &lt;EndNote&gt;&lt;Cite&gt;&lt;Author&gt;Loirat&lt;/Author&gt;&lt;Year&gt;2015&lt;/Year&gt;&lt;RecNum&gt;396&lt;/RecNum&gt;&lt;DisplayText&gt;(19)&lt;/DisplayText&gt;&lt;record&gt;&lt;rec-number&gt;396&lt;/rec-number&gt;&lt;foreign-keys&gt;&lt;key app="EN" db-id="2r5xza2srppz5kepe51pprxc2vzvw0eae0ft" timestamp="1434014093"&gt;396&lt;/key&gt;&lt;/foreign-keys&gt;&lt;ref-type name="Journal Article"&gt;17&lt;/ref-type&gt;&lt;contributors&gt;&lt;authors&gt;&lt;author&gt;Loirat, C.&lt;/author&gt;&lt;author&gt;Fakhouri, F.&lt;/author&gt;&lt;author&gt;Ariceta, G.&lt;/author&gt;&lt;author&gt;Besbas, N.&lt;/author&gt;&lt;author&gt;Bitzan, M.&lt;/author&gt;&lt;author&gt;Bjerre, A.&lt;/author&gt;&lt;author&gt;Coppo, R.&lt;/author&gt;&lt;author&gt;Emma, F.&lt;/author&gt;&lt;author&gt;Johnson, S.&lt;/author&gt;&lt;author&gt;Karpman, D.&lt;/author&gt;&lt;author&gt;Landau, D.&lt;/author&gt;&lt;author&gt;Langman, C. B.&lt;/author&gt;&lt;author&gt;Lapeyraque, A. L.&lt;/author&gt;&lt;author&gt;Licht, C.&lt;/author&gt;&lt;author&gt;Nester, C.&lt;/author&gt;&lt;author&gt;Pecoraro, C.&lt;/author&gt;&lt;author&gt;Riedl, M.&lt;/author&gt;&lt;author&gt;van de Kar, N. C.&lt;/author&gt;&lt;author&gt;Van de Walle, J.&lt;/author&gt;&lt;author&gt;Vivarelli, M.&lt;/author&gt;&lt;author&gt;Fremeaux-Bacchi, V.&lt;/author&gt;&lt;author&gt;for, H. U. S. International&lt;/author&gt;&lt;/authors&gt;&lt;/contributors&gt;&lt;auth-address&gt;Assistance Publique-Hopitaux de Paris, Hopital Robert Debre, Department of Pediatric Nephrology, Universite Paris Diderot Sorbonne Paris Cite, Paris, France, chantal.loirat@rdb.aphp.fr.&lt;/auth-address&gt;&lt;titles&gt;&lt;title&gt;An international consensus approach to the management of atypical hemolytic uremic syndrome in children&lt;/title&gt;&lt;secondary-title&gt;Pediatr Nephrol&lt;/secondary-title&gt;&lt;alt-title&gt;Pediatric nephrology&lt;/alt-title&gt;&lt;/titles&gt;&lt;periodical&gt;&lt;full-title&gt;Pediatr Nephrol&lt;/full-title&gt;&lt;/periodical&gt;&lt;edition&gt;2015/04/11&lt;/edition&gt;&lt;dates&gt;&lt;year&gt;2015&lt;/year&gt;&lt;pub-dates&gt;&lt;date&gt;Apr 11&lt;/date&gt;&lt;/pub-dates&gt;&lt;/dates&gt;&lt;isbn&gt;1432-198X (Electronic)&amp;#xD;0931-041X (Linking)&lt;/isbn&gt;&lt;accession-num&gt;25859752&lt;/accession-num&gt;&lt;urls&gt;&lt;related-urls&gt;&lt;url&gt;http://www.ncbi.nlm.nih.gov/pubmed/25859752&lt;/url&gt;&lt;/related-urls&gt;&lt;/urls&gt;&lt;electronic-resource-num&gt;10.1007/s00467-015-3076-8&lt;/electronic-resource-num&gt;&lt;/record&gt;&lt;/Cite&gt;&lt;/EndNote&gt;</w:instrText>
      </w:r>
      <w:r w:rsidRPr="00001DCC">
        <w:rPr>
          <w:lang w:val="sv-SE"/>
        </w:rPr>
        <w:fldChar w:fldCharType="separate"/>
      </w:r>
      <w:r w:rsidR="00513B57">
        <w:rPr>
          <w:noProof/>
          <w:lang w:val="sv-SE"/>
        </w:rPr>
        <w:t>(19)</w:t>
      </w:r>
      <w:r w:rsidRPr="00001DCC">
        <w:rPr>
          <w:lang w:val="sv-SE"/>
        </w:rPr>
        <w:fldChar w:fldCharType="end"/>
      </w:r>
      <w:r w:rsidRPr="00001DCC">
        <w:rPr>
          <w:lang w:val="sv-SE"/>
        </w:rPr>
        <w:t>. Publikationer från Spanien och Frankrike beskriver riktlinjer för behandling i dessa länder</w:t>
      </w:r>
      <w:r w:rsidR="004A0476" w:rsidRPr="00001DCC">
        <w:rPr>
          <w:lang w:val="sv-SE"/>
        </w:rPr>
        <w:t xml:space="preserve"> </w:t>
      </w:r>
      <w:r w:rsidRPr="00001DCC">
        <w:rPr>
          <w:lang w:val="sv-SE"/>
        </w:rPr>
        <w:fldChar w:fldCharType="begin">
          <w:fldData xml:space="preserve">PEVuZE5vdGU+PENpdGU+PEF1dGhvcj5adWJlcjwvQXV0aG9yPjxZZWFyPjIwMTI8L1llYXI+PFJl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</w:fldData>
        </w:fldChar>
      </w:r>
      <w:r w:rsidR="00513B57">
        <w:rPr>
          <w:lang w:val="sv-SE"/>
        </w:rPr>
        <w:instrText xml:space="preserve"> ADDIN EN.CITE </w:instrText>
      </w:r>
      <w:r w:rsidR="00513B57">
        <w:rPr>
          <w:lang w:val="sv-SE"/>
        </w:rPr>
        <w:fldChar w:fldCharType="begin">
          <w:fldData xml:space="preserve">PEVuZE5vdGU+PENpdGU+PEF1dGhvcj5adWJlcjwvQXV0aG9yPjxZZWFyPjIwMTI8L1llYXI+PFJl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</w:fldData>
        </w:fldChar>
      </w:r>
      <w:r w:rsidR="00513B57">
        <w:rPr>
          <w:lang w:val="sv-SE"/>
        </w:rPr>
        <w:instrText xml:space="preserve"> ADDIN EN.CITE.DATA </w:instrText>
      </w:r>
      <w:r w:rsidR="00513B57">
        <w:rPr>
          <w:lang w:val="sv-SE"/>
        </w:rPr>
      </w:r>
      <w:r w:rsidR="00513B57">
        <w:rPr>
          <w:lang w:val="sv-SE"/>
        </w:rPr>
        <w:fldChar w:fldCharType="end"/>
      </w:r>
      <w:r w:rsidRPr="00001DCC">
        <w:rPr>
          <w:lang w:val="sv-SE"/>
        </w:rPr>
      </w:r>
      <w:r w:rsidRPr="00001DCC">
        <w:rPr>
          <w:lang w:val="sv-SE"/>
        </w:rPr>
        <w:fldChar w:fldCharType="separate"/>
      </w:r>
      <w:r w:rsidR="00107EC0">
        <w:rPr>
          <w:noProof/>
          <w:lang w:val="sv-SE"/>
        </w:rPr>
        <w:t>(20,</w:t>
      </w:r>
      <w:r w:rsidR="00513B57">
        <w:rPr>
          <w:noProof/>
          <w:lang w:val="sv-SE"/>
        </w:rPr>
        <w:t>21)</w:t>
      </w:r>
      <w:r w:rsidRPr="00001DCC">
        <w:rPr>
          <w:lang w:val="sv-SE"/>
        </w:rPr>
        <w:fldChar w:fldCharType="end"/>
      </w:r>
      <w:r w:rsidRPr="00001DCC">
        <w:rPr>
          <w:lang w:val="sv-SE"/>
        </w:rPr>
        <w:t xml:space="preserve">. </w:t>
      </w:r>
      <w:r w:rsidR="000D4BEA" w:rsidRPr="00001DCC">
        <w:rPr>
          <w:lang w:val="sv-SE"/>
        </w:rPr>
        <w:t xml:space="preserve">Dessa riktlinjer rekommenderar start av eculizumab så snart diagnosen har fastställts hos barn eller vuxna. </w:t>
      </w:r>
    </w:p>
    <w:p w14:paraId="1F49D710" w14:textId="77777777" w:rsidR="00946AEA" w:rsidRPr="001E51E3" w:rsidRDefault="00946AEA" w:rsidP="009B37AC">
      <w:pPr>
        <w:jc w:val="both"/>
        <w:rPr>
          <w:color w:val="000000"/>
          <w:lang w:val="sv-SE"/>
        </w:rPr>
      </w:pPr>
    </w:p>
    <w:p w14:paraId="6ECC4F69" w14:textId="77777777" w:rsidR="00001DCC" w:rsidRPr="002F0066" w:rsidRDefault="00001DCC" w:rsidP="009B37AC">
      <w:pPr>
        <w:jc w:val="both"/>
        <w:rPr>
          <w:b/>
          <w:color w:val="000000"/>
          <w:sz w:val="28"/>
          <w:szCs w:val="28"/>
          <w:lang w:val="sv-SE"/>
        </w:rPr>
      </w:pPr>
      <w:r w:rsidRPr="002F0066">
        <w:rPr>
          <w:b/>
          <w:color w:val="000000"/>
          <w:sz w:val="28"/>
          <w:szCs w:val="28"/>
          <w:lang w:val="sv-SE"/>
        </w:rPr>
        <w:t>Adresser för utredning</w:t>
      </w:r>
      <w:r w:rsidR="00F72468" w:rsidRPr="002F0066">
        <w:rPr>
          <w:b/>
          <w:color w:val="000000"/>
          <w:sz w:val="28"/>
          <w:szCs w:val="28"/>
          <w:lang w:val="sv-SE"/>
        </w:rPr>
        <w:t>:</w:t>
      </w:r>
    </w:p>
    <w:p w14:paraId="2F0F5DBD" w14:textId="77777777" w:rsidR="00001DCC" w:rsidRDefault="00001DCC" w:rsidP="009B37AC">
      <w:pPr>
        <w:jc w:val="both"/>
        <w:rPr>
          <w:b/>
          <w:color w:val="000000"/>
          <w:lang w:val="sv-SE"/>
        </w:rPr>
      </w:pPr>
    </w:p>
    <w:p w14:paraId="2F0DFE9F" w14:textId="18834471" w:rsidR="007F5D65" w:rsidRPr="007F5D65" w:rsidRDefault="00970247" w:rsidP="009B37AC">
      <w:pPr>
        <w:jc w:val="both"/>
        <w:rPr>
          <w:color w:val="000000"/>
          <w:lang w:val="sv-SE"/>
        </w:rPr>
      </w:pPr>
      <w:r>
        <w:rPr>
          <w:color w:val="000000"/>
          <w:lang w:val="sv-SE"/>
        </w:rPr>
        <w:t>K</w:t>
      </w:r>
      <w:r w:rsidR="00107EC0">
        <w:rPr>
          <w:color w:val="000000"/>
          <w:lang w:val="sv-SE"/>
        </w:rPr>
        <w:t>omplementprov:</w:t>
      </w:r>
      <w:r>
        <w:rPr>
          <w:color w:val="000000"/>
          <w:lang w:val="sv-SE"/>
        </w:rPr>
        <w:t xml:space="preserve"> remiss finns på</w:t>
      </w:r>
      <w:r w:rsidR="006963F6">
        <w:rPr>
          <w:color w:val="000000"/>
          <w:lang w:val="sv-SE"/>
        </w:rPr>
        <w:t xml:space="preserve"> </w:t>
      </w:r>
      <w:r w:rsidR="007F5D65" w:rsidRPr="007F5D65">
        <w:rPr>
          <w:color w:val="000000"/>
          <w:lang w:val="sv-SE"/>
        </w:rPr>
        <w:t xml:space="preserve">laboratoriemedicin vårdgivare skåne, klinisk immunologi </w:t>
      </w:r>
    </w:p>
    <w:p w14:paraId="3B27B5B0" w14:textId="5E85F0D4" w:rsidR="007F5D65" w:rsidRPr="00142A40" w:rsidRDefault="007F5D65" w:rsidP="007F5D65">
      <w:pPr>
        <w:jc w:val="both"/>
        <w:rPr>
          <w:color w:val="000000"/>
          <w:lang w:val="sv-SE"/>
        </w:rPr>
      </w:pPr>
      <w:r>
        <w:rPr>
          <w:color w:val="000000"/>
          <w:lang w:val="sv-SE"/>
        </w:rPr>
        <w:t>Bäst är att gå in på; https://</w:t>
      </w:r>
      <w:hyperlink r:id="rId8" w:history="1">
        <w:r w:rsidRPr="007F5D65">
          <w:rPr>
            <w:rStyle w:val="Hyperlnk"/>
            <w:lang w:val="sv-SE"/>
          </w:rPr>
          <w:t>www.vardgivare.skane.se</w:t>
        </w:r>
      </w:hyperlink>
      <w:r>
        <w:rPr>
          <w:color w:val="000000"/>
          <w:lang w:val="sv-SE"/>
        </w:rPr>
        <w:t xml:space="preserve"> </w:t>
      </w:r>
      <w:r w:rsidR="00142A40">
        <w:rPr>
          <w:color w:val="000000"/>
          <w:lang w:val="sv-SE"/>
        </w:rPr>
        <w:t xml:space="preserve">, gå in under </w:t>
      </w:r>
      <w:r w:rsidR="0092609D">
        <w:rPr>
          <w:color w:val="000000"/>
          <w:lang w:val="sv-SE"/>
        </w:rPr>
        <w:t>L</w:t>
      </w:r>
      <w:r w:rsidR="00142A40" w:rsidRPr="00142A40">
        <w:rPr>
          <w:color w:val="000000"/>
          <w:lang w:val="sv-SE"/>
        </w:rPr>
        <w:t xml:space="preserve">aboratoriemedicin, </w:t>
      </w:r>
      <w:r w:rsidR="0092609D">
        <w:rPr>
          <w:color w:val="000000"/>
          <w:lang w:val="sv-SE"/>
        </w:rPr>
        <w:t xml:space="preserve">Dokument och länkar; </w:t>
      </w:r>
      <w:r w:rsidR="00142A40" w:rsidRPr="00142A40">
        <w:rPr>
          <w:color w:val="000000"/>
          <w:lang w:val="sv-SE"/>
        </w:rPr>
        <w:t>remisser och blanketter</w:t>
      </w:r>
      <w:r w:rsidR="0092609D">
        <w:rPr>
          <w:color w:val="000000"/>
          <w:lang w:val="sv-SE"/>
        </w:rPr>
        <w:t>;</w:t>
      </w:r>
      <w:r w:rsidR="00142A40" w:rsidRPr="00142A40">
        <w:rPr>
          <w:color w:val="000000"/>
          <w:lang w:val="sv-SE"/>
        </w:rPr>
        <w:t xml:space="preserve"> och leta i listan efter komplement specialistremiss</w:t>
      </w:r>
    </w:p>
    <w:p w14:paraId="45A181AF" w14:textId="26E50619" w:rsidR="007F5D65" w:rsidRDefault="007F5D65" w:rsidP="009B37AC">
      <w:pPr>
        <w:jc w:val="both"/>
        <w:rPr>
          <w:color w:val="000000"/>
          <w:lang w:val="sv-SE"/>
        </w:rPr>
      </w:pPr>
    </w:p>
    <w:p w14:paraId="7B8BF964" w14:textId="06A4CDC6" w:rsidR="00970247" w:rsidRDefault="00F8744D" w:rsidP="009B37AC">
      <w:pPr>
        <w:jc w:val="both"/>
        <w:rPr>
          <w:rStyle w:val="Hyperlnk"/>
          <w:rFonts w:eastAsia="Times New Roman"/>
          <w:lang w:val="sv-SE"/>
        </w:rPr>
      </w:pPr>
      <w:r>
        <w:rPr>
          <w:color w:val="000000"/>
          <w:lang w:val="sv-SE"/>
        </w:rPr>
        <w:t>Prov skickas till Klinisk Immunologi, Skånes Universitetssjukhuset i Lund</w:t>
      </w:r>
      <w:r w:rsidR="001561C6">
        <w:rPr>
          <w:color w:val="000000"/>
          <w:lang w:val="sv-SE"/>
        </w:rPr>
        <w:t xml:space="preserve">. Tel: </w:t>
      </w:r>
      <w:r w:rsidR="001561C6" w:rsidRPr="001561C6">
        <w:rPr>
          <w:rFonts w:eastAsia="Times New Roman"/>
          <w:lang w:val="sv-SE"/>
        </w:rPr>
        <w:t>Telefon 046-17 32 96</w:t>
      </w:r>
      <w:r w:rsidR="001561C6">
        <w:rPr>
          <w:rFonts w:eastAsia="Times New Roman"/>
          <w:lang w:val="sv-SE"/>
        </w:rPr>
        <w:t>.</w:t>
      </w:r>
      <w:r w:rsidR="00107EC0">
        <w:rPr>
          <w:rFonts w:eastAsia="Times New Roman"/>
          <w:lang w:val="sv-SE"/>
        </w:rPr>
        <w:t xml:space="preserve"> Ansvarig Dr Lillemor Skattum, </w:t>
      </w:r>
      <w:hyperlink r:id="rId9" w:history="1">
        <w:r w:rsidR="00107EC0" w:rsidRPr="00107EC0">
          <w:rPr>
            <w:rStyle w:val="Hyperlnk"/>
            <w:rFonts w:eastAsia="Times New Roman"/>
            <w:lang w:val="sv-SE"/>
          </w:rPr>
          <w:t>lillemor.skattum@skane.se</w:t>
        </w:r>
      </w:hyperlink>
    </w:p>
    <w:p w14:paraId="408A7611" w14:textId="77777777" w:rsidR="006963F6" w:rsidRDefault="006963F6" w:rsidP="009B37AC">
      <w:pPr>
        <w:jc w:val="both"/>
        <w:rPr>
          <w:rStyle w:val="Hyperlnk"/>
          <w:rFonts w:eastAsia="Times New Roman"/>
          <w:lang w:val="sv-SE"/>
        </w:rPr>
      </w:pPr>
    </w:p>
    <w:p w14:paraId="1AE03F5F" w14:textId="77777777" w:rsidR="006963F6" w:rsidRPr="001561C6" w:rsidRDefault="006963F6" w:rsidP="009B37AC">
      <w:pPr>
        <w:jc w:val="both"/>
        <w:rPr>
          <w:rFonts w:eastAsia="Times New Roman"/>
          <w:lang w:val="sv-SE"/>
        </w:rPr>
      </w:pPr>
    </w:p>
    <w:p w14:paraId="43EB7A72" w14:textId="77777777" w:rsidR="00970247" w:rsidRDefault="00970247" w:rsidP="009B37AC">
      <w:pPr>
        <w:jc w:val="both"/>
        <w:rPr>
          <w:color w:val="000000"/>
          <w:lang w:val="sv-SE"/>
        </w:rPr>
      </w:pPr>
    </w:p>
    <w:p w14:paraId="3BC550D7" w14:textId="77777777" w:rsidR="00001DCC" w:rsidRDefault="00001DCC" w:rsidP="009B37AC">
      <w:pPr>
        <w:jc w:val="both"/>
        <w:rPr>
          <w:rStyle w:val="Hyperlnk"/>
          <w:lang w:val="sv-SE"/>
        </w:rPr>
      </w:pPr>
      <w:r>
        <w:rPr>
          <w:color w:val="000000"/>
          <w:lang w:val="sv-SE"/>
        </w:rPr>
        <w:t xml:space="preserve">Genetisk </w:t>
      </w:r>
      <w:r w:rsidRPr="009B37AC">
        <w:rPr>
          <w:color w:val="000000"/>
          <w:lang w:val="sv-SE"/>
        </w:rPr>
        <w:t>utredning: Diana Karpman, avdelning för pediatrik, BMC C14, Klinikgatan 28, 22184 Lund</w:t>
      </w:r>
      <w:r w:rsidR="003E23B5" w:rsidRPr="009B37AC">
        <w:rPr>
          <w:color w:val="000000"/>
          <w:lang w:val="sv-SE"/>
        </w:rPr>
        <w:t>.</w:t>
      </w:r>
      <w:r w:rsidR="008A61A9">
        <w:rPr>
          <w:color w:val="000000"/>
          <w:lang w:val="sv-SE"/>
        </w:rPr>
        <w:t xml:space="preserve"> Telefon 0706-654947</w:t>
      </w:r>
      <w:r w:rsidR="001561C6" w:rsidRPr="009B37AC">
        <w:rPr>
          <w:color w:val="000000"/>
          <w:lang w:val="sv-SE"/>
        </w:rPr>
        <w:t xml:space="preserve">, </w:t>
      </w:r>
      <w:hyperlink r:id="rId10" w:history="1">
        <w:r w:rsidR="00107EC0" w:rsidRPr="00B11C38">
          <w:rPr>
            <w:rStyle w:val="Hyperlnk"/>
            <w:lang w:val="sv-SE"/>
          </w:rPr>
          <w:t>diana.karpman@med.lu.se</w:t>
        </w:r>
      </w:hyperlink>
    </w:p>
    <w:p w14:paraId="1BBB1163" w14:textId="77777777" w:rsidR="008565C6" w:rsidRDefault="008565C6" w:rsidP="009B37AC">
      <w:pPr>
        <w:jc w:val="both"/>
        <w:rPr>
          <w:rStyle w:val="Hyperlnk"/>
          <w:lang w:val="sv-SE"/>
        </w:rPr>
      </w:pPr>
      <w:r>
        <w:rPr>
          <w:rStyle w:val="Hyperlnk"/>
          <w:lang w:val="sv-SE"/>
        </w:rPr>
        <w:t xml:space="preserve">Se även: </w:t>
      </w:r>
      <w:r w:rsidRPr="008565C6">
        <w:rPr>
          <w:rStyle w:val="Hyperlnk"/>
          <w:lang w:val="sv-SE"/>
        </w:rPr>
        <w:t>http://www.ecomplement.org/list-of-diagnostic-labs.html</w:t>
      </w:r>
    </w:p>
    <w:p w14:paraId="7296CF2A" w14:textId="77777777" w:rsidR="00946AEA" w:rsidRDefault="00946AEA" w:rsidP="009B37AC">
      <w:pPr>
        <w:jc w:val="both"/>
        <w:rPr>
          <w:b/>
          <w:color w:val="000000"/>
          <w:lang w:val="sv-SE"/>
        </w:rPr>
      </w:pPr>
    </w:p>
    <w:p w14:paraId="1E96740C" w14:textId="77777777" w:rsidR="009B37AC" w:rsidRPr="00001DCC" w:rsidRDefault="009B37AC" w:rsidP="009B37AC">
      <w:pPr>
        <w:jc w:val="both"/>
        <w:rPr>
          <w:b/>
          <w:color w:val="000000"/>
          <w:lang w:val="sv-SE"/>
        </w:rPr>
      </w:pPr>
    </w:p>
    <w:p w14:paraId="0CEEB885" w14:textId="77777777" w:rsidR="006100DB" w:rsidRDefault="006100DB" w:rsidP="009B37AC">
      <w:pPr>
        <w:jc w:val="both"/>
        <w:rPr>
          <w:b/>
          <w:color w:val="000000"/>
          <w:sz w:val="28"/>
          <w:szCs w:val="28"/>
          <w:lang w:val="sv-SE"/>
        </w:rPr>
      </w:pPr>
    </w:p>
    <w:p w14:paraId="3D2976B8" w14:textId="77777777" w:rsidR="00001DCC" w:rsidRPr="002F0066" w:rsidRDefault="00001DCC" w:rsidP="009B37AC">
      <w:pPr>
        <w:jc w:val="both"/>
        <w:rPr>
          <w:b/>
          <w:color w:val="000000"/>
          <w:sz w:val="28"/>
          <w:szCs w:val="28"/>
          <w:lang w:val="sv-SE"/>
        </w:rPr>
      </w:pPr>
      <w:r w:rsidRPr="002F0066">
        <w:rPr>
          <w:b/>
          <w:color w:val="000000"/>
          <w:sz w:val="28"/>
          <w:szCs w:val="28"/>
          <w:lang w:val="sv-SE"/>
        </w:rPr>
        <w:t>Kontaktuppgifter till det nationella rådet</w:t>
      </w:r>
      <w:r w:rsidR="00E109A8" w:rsidRPr="002F0066">
        <w:rPr>
          <w:b/>
          <w:color w:val="000000"/>
          <w:sz w:val="28"/>
          <w:szCs w:val="28"/>
          <w:lang w:val="sv-SE"/>
        </w:rPr>
        <w:t>:</w:t>
      </w:r>
    </w:p>
    <w:p w14:paraId="7ABC57B8" w14:textId="77777777" w:rsidR="00F72468" w:rsidRPr="00001DCC" w:rsidRDefault="00F72468" w:rsidP="009B37AC">
      <w:pPr>
        <w:jc w:val="both"/>
        <w:rPr>
          <w:b/>
          <w:color w:val="000000"/>
          <w:lang w:val="sv-SE"/>
        </w:rPr>
      </w:pPr>
    </w:p>
    <w:p w14:paraId="267E16BF" w14:textId="77777777" w:rsidR="004F3EBE" w:rsidRDefault="00E109A8" w:rsidP="00C07B6D">
      <w:pPr>
        <w:jc w:val="both"/>
        <w:rPr>
          <w:lang w:val="sv-SE"/>
        </w:rPr>
      </w:pPr>
      <w:r w:rsidRPr="00E109A8">
        <w:rPr>
          <w:lang w:val="sv-SE"/>
        </w:rPr>
        <w:t>Diana Karpman</w:t>
      </w:r>
      <w:r>
        <w:rPr>
          <w:lang w:val="sv-SE"/>
        </w:rPr>
        <w:t>, Barn och ungdomskliniken Skånes Universitetssjukhus Lund</w:t>
      </w:r>
      <w:r w:rsidR="00B60468">
        <w:rPr>
          <w:lang w:val="sv-SE"/>
        </w:rPr>
        <w:t xml:space="preserve">, </w:t>
      </w:r>
    </w:p>
    <w:p w14:paraId="4E3B5C40" w14:textId="77777777" w:rsidR="00E109A8" w:rsidRDefault="008A61A9" w:rsidP="00C07B6D">
      <w:pPr>
        <w:jc w:val="both"/>
        <w:rPr>
          <w:lang w:val="sv-SE"/>
        </w:rPr>
      </w:pPr>
      <w:r>
        <w:rPr>
          <w:lang w:val="sv-SE"/>
        </w:rPr>
        <w:t>Telefon: 0706-654947</w:t>
      </w:r>
      <w:r w:rsidR="00B60468">
        <w:rPr>
          <w:lang w:val="sv-SE"/>
        </w:rPr>
        <w:t xml:space="preserve">, </w:t>
      </w:r>
      <w:hyperlink r:id="rId11" w:history="1">
        <w:r w:rsidR="00E109A8" w:rsidRPr="00B11C38">
          <w:rPr>
            <w:rStyle w:val="Hyperlnk"/>
            <w:lang w:val="sv-SE"/>
          </w:rPr>
          <w:t>diana.karpman@med.lu.se</w:t>
        </w:r>
      </w:hyperlink>
    </w:p>
    <w:p w14:paraId="564EEC4C" w14:textId="77777777" w:rsidR="00E109A8" w:rsidRPr="00E109A8" w:rsidRDefault="00E109A8" w:rsidP="00C07B6D">
      <w:pPr>
        <w:jc w:val="both"/>
        <w:rPr>
          <w:lang w:val="sv-SE"/>
        </w:rPr>
      </w:pPr>
    </w:p>
    <w:p w14:paraId="2CCC12C7" w14:textId="77777777" w:rsidR="004F3EBE" w:rsidRDefault="00E109A8" w:rsidP="00C07B6D">
      <w:pPr>
        <w:jc w:val="both"/>
        <w:rPr>
          <w:lang w:val="sv-SE"/>
        </w:rPr>
      </w:pPr>
      <w:r>
        <w:rPr>
          <w:lang w:val="sv-SE"/>
        </w:rPr>
        <w:t>Zivile Béká</w:t>
      </w:r>
      <w:r w:rsidRPr="00E109A8">
        <w:rPr>
          <w:lang w:val="sv-SE"/>
        </w:rPr>
        <w:t>ssy</w:t>
      </w:r>
      <w:r>
        <w:rPr>
          <w:lang w:val="sv-SE"/>
        </w:rPr>
        <w:t xml:space="preserve">, Barn och ungdomskliniken Skånes </w:t>
      </w:r>
      <w:r w:rsidRPr="00C07B6D">
        <w:rPr>
          <w:lang w:val="sv-SE"/>
        </w:rPr>
        <w:t xml:space="preserve">Universitetssjukhus Lund, </w:t>
      </w:r>
    </w:p>
    <w:p w14:paraId="2BF916BD" w14:textId="77777777" w:rsidR="00E109A8" w:rsidRPr="004D2DEF" w:rsidRDefault="00B60468" w:rsidP="00C07B6D">
      <w:pPr>
        <w:jc w:val="both"/>
        <w:rPr>
          <w:rFonts w:eastAsia="Times New Roman"/>
          <w:color w:val="0000FF"/>
          <w:lang w:val="sv-SE"/>
        </w:rPr>
      </w:pPr>
      <w:r w:rsidRPr="00C07B6D">
        <w:rPr>
          <w:lang w:val="sv-SE"/>
        </w:rPr>
        <w:t xml:space="preserve">Telefon: </w:t>
      </w:r>
      <w:r w:rsidR="00C07B6D" w:rsidRPr="004D2DEF">
        <w:rPr>
          <w:rFonts w:eastAsia="Times New Roman"/>
          <w:lang w:val="sv-SE"/>
        </w:rPr>
        <w:t>076-8986478</w:t>
      </w:r>
      <w:r w:rsidRPr="00C07B6D">
        <w:rPr>
          <w:lang w:val="sv-SE"/>
        </w:rPr>
        <w:t xml:space="preserve">, </w:t>
      </w:r>
      <w:hyperlink r:id="rId12" w:history="1">
        <w:r w:rsidR="00E109A8" w:rsidRPr="00C07B6D">
          <w:rPr>
            <w:rStyle w:val="Hyperlnk"/>
            <w:lang w:val="sv-SE"/>
          </w:rPr>
          <w:t>zivile.bekassy@med.lu.se</w:t>
        </w:r>
      </w:hyperlink>
    </w:p>
    <w:p w14:paraId="0DEA1E37" w14:textId="77777777" w:rsidR="00E109A8" w:rsidRPr="00E109A8" w:rsidRDefault="00E109A8" w:rsidP="00C07B6D">
      <w:pPr>
        <w:jc w:val="both"/>
        <w:rPr>
          <w:lang w:val="sv-SE"/>
        </w:rPr>
      </w:pPr>
    </w:p>
    <w:p w14:paraId="6995D761" w14:textId="2A5C7D7C" w:rsidR="004F3EBE" w:rsidRDefault="00B60468" w:rsidP="00C07B6D">
      <w:pPr>
        <w:jc w:val="both"/>
        <w:rPr>
          <w:rFonts w:eastAsia="Times New Roman"/>
          <w:lang w:val="sv-SE"/>
        </w:rPr>
      </w:pPr>
      <w:r w:rsidRPr="00B60468">
        <w:rPr>
          <w:lang w:val="sv-SE"/>
        </w:rPr>
        <w:t>Peter Bárá</w:t>
      </w:r>
      <w:r w:rsidR="001561C6" w:rsidRPr="00B60468">
        <w:rPr>
          <w:lang w:val="sv-SE"/>
        </w:rPr>
        <w:t>ny</w:t>
      </w:r>
      <w:r w:rsidRPr="00B60468">
        <w:rPr>
          <w:lang w:val="sv-SE"/>
        </w:rPr>
        <w:t xml:space="preserve">, </w:t>
      </w:r>
      <w:r w:rsidR="00820D9E">
        <w:rPr>
          <w:rFonts w:eastAsia="Times New Roman"/>
          <w:lang w:val="sv-SE"/>
        </w:rPr>
        <w:t>Barnnefrologisektionen</w:t>
      </w:r>
      <w:r w:rsidRPr="00B60468">
        <w:rPr>
          <w:rFonts w:eastAsia="Times New Roman"/>
          <w:lang w:val="sv-SE"/>
        </w:rPr>
        <w:t xml:space="preserve">, Karolinska Universitetssjukhuset, </w:t>
      </w:r>
    </w:p>
    <w:p w14:paraId="3474954E" w14:textId="77777777" w:rsidR="00E109A8" w:rsidRDefault="00B60468" w:rsidP="00C07B6D">
      <w:pPr>
        <w:jc w:val="both"/>
        <w:rPr>
          <w:rFonts w:eastAsia="Times New Roman"/>
          <w:lang w:val="sv-SE"/>
        </w:rPr>
      </w:pPr>
      <w:r w:rsidRPr="00B60468">
        <w:rPr>
          <w:rFonts w:eastAsia="Times New Roman"/>
          <w:lang w:val="sv-SE"/>
        </w:rPr>
        <w:t>Telefon</w:t>
      </w:r>
      <w:r w:rsidR="00951CAD">
        <w:rPr>
          <w:rFonts w:eastAsia="Times New Roman"/>
          <w:lang w:val="sv-SE"/>
        </w:rPr>
        <w:t>:</w:t>
      </w:r>
      <w:r w:rsidR="00596A8A">
        <w:rPr>
          <w:rFonts w:eastAsia="Times New Roman"/>
          <w:lang w:val="sv-SE"/>
        </w:rPr>
        <w:t xml:space="preserve"> 073-6994730</w:t>
      </w:r>
      <w:r w:rsidRPr="00B60468">
        <w:rPr>
          <w:rFonts w:eastAsia="Times New Roman"/>
          <w:lang w:val="sv-SE"/>
        </w:rPr>
        <w:t>,</w:t>
      </w:r>
      <w:r w:rsidR="00946AEA">
        <w:rPr>
          <w:rFonts w:eastAsia="Times New Roman"/>
          <w:lang w:val="sv-SE"/>
        </w:rPr>
        <w:t xml:space="preserve"> </w:t>
      </w:r>
      <w:hyperlink r:id="rId13" w:history="1">
        <w:r w:rsidR="00946AEA" w:rsidRPr="00AC6761">
          <w:rPr>
            <w:rStyle w:val="Hyperlnk"/>
            <w:rFonts w:eastAsia="Times New Roman"/>
            <w:lang w:val="sv-SE"/>
          </w:rPr>
          <w:t>Peter.barany@sll.se</w:t>
        </w:r>
      </w:hyperlink>
    </w:p>
    <w:p w14:paraId="48DE4B13" w14:textId="77777777" w:rsidR="00183849" w:rsidRPr="00E109A8" w:rsidRDefault="00183849" w:rsidP="00C07B6D">
      <w:pPr>
        <w:jc w:val="both"/>
        <w:rPr>
          <w:lang w:val="sv-SE"/>
        </w:rPr>
      </w:pPr>
    </w:p>
    <w:p w14:paraId="049088B0" w14:textId="21808A34" w:rsidR="004F3EBE" w:rsidRDefault="003D75DB" w:rsidP="00C07B6D">
      <w:pPr>
        <w:jc w:val="both"/>
        <w:rPr>
          <w:lang w:val="sv-SE"/>
        </w:rPr>
      </w:pPr>
      <w:r>
        <w:rPr>
          <w:lang w:val="sv-SE"/>
        </w:rPr>
        <w:t>Aso Sa</w:t>
      </w:r>
      <w:r w:rsidR="00E22C9D">
        <w:rPr>
          <w:lang w:val="sv-SE"/>
        </w:rPr>
        <w:t>e</w:t>
      </w:r>
      <w:r>
        <w:rPr>
          <w:lang w:val="sv-SE"/>
        </w:rPr>
        <w:t>ed</w:t>
      </w:r>
      <w:r w:rsidR="00C726DA" w:rsidRPr="00C726DA">
        <w:rPr>
          <w:lang w:val="sv-SE"/>
        </w:rPr>
        <w:t xml:space="preserve">, Njurmedicin, Sahlgrenska </w:t>
      </w:r>
      <w:r w:rsidR="00173521" w:rsidRPr="00B60468">
        <w:rPr>
          <w:rFonts w:eastAsia="Times New Roman"/>
          <w:lang w:val="sv-SE"/>
        </w:rPr>
        <w:t>Universitetssjukhuset</w:t>
      </w:r>
      <w:r w:rsidR="00173521">
        <w:rPr>
          <w:rFonts w:eastAsia="Times New Roman"/>
          <w:lang w:val="sv-SE"/>
        </w:rPr>
        <w:t>,</w:t>
      </w:r>
      <w:r w:rsidR="004F3EBE">
        <w:rPr>
          <w:lang w:val="sv-SE"/>
        </w:rPr>
        <w:t xml:space="preserve"> </w:t>
      </w:r>
    </w:p>
    <w:p w14:paraId="3D5BED3C" w14:textId="5B429EF1" w:rsidR="003D75DB" w:rsidRDefault="00951CAD" w:rsidP="003D75DB">
      <w:pPr>
        <w:textAlignment w:val="top"/>
        <w:rPr>
          <w:rFonts w:eastAsia="Times New Roman"/>
          <w:lang w:val="sv-SE" w:eastAsia="sv-SE"/>
        </w:rPr>
      </w:pPr>
      <w:r>
        <w:rPr>
          <w:lang w:val="sv-SE"/>
        </w:rPr>
        <w:t>T</w:t>
      </w:r>
      <w:r w:rsidRPr="00C726DA">
        <w:rPr>
          <w:lang w:val="sv-SE"/>
        </w:rPr>
        <w:t>elefon</w:t>
      </w:r>
      <w:r>
        <w:rPr>
          <w:lang w:val="sv-SE"/>
        </w:rPr>
        <w:t>: 070-</w:t>
      </w:r>
      <w:r w:rsidR="00673C4D">
        <w:rPr>
          <w:lang w:val="sv-SE"/>
        </w:rPr>
        <w:t>7302971</w:t>
      </w:r>
      <w:r w:rsidR="00173521">
        <w:rPr>
          <w:lang w:val="sv-SE"/>
        </w:rPr>
        <w:t>,</w:t>
      </w:r>
      <w:r w:rsidR="003D75DB" w:rsidRPr="0056461E">
        <w:rPr>
          <w:rStyle w:val="Hyperlnk"/>
          <w:lang w:val="sv-SE"/>
        </w:rPr>
        <w:t xml:space="preserve"> </w:t>
      </w:r>
      <w:hyperlink r:id="rId14" w:history="1">
        <w:r w:rsidR="003D75DB" w:rsidRPr="008A5FD6">
          <w:rPr>
            <w:rStyle w:val="Hyperlnk"/>
            <w:rFonts w:eastAsia="Times New Roman"/>
            <w:lang w:val="sv-SE" w:eastAsia="sv-SE"/>
          </w:rPr>
          <w:t>aso.saeed@vgregion.se</w:t>
        </w:r>
      </w:hyperlink>
    </w:p>
    <w:p w14:paraId="0570F54A" w14:textId="77777777" w:rsidR="00000AF0" w:rsidRPr="00C726DA" w:rsidRDefault="00000AF0" w:rsidP="00C07B6D">
      <w:pPr>
        <w:jc w:val="both"/>
        <w:rPr>
          <w:lang w:val="sv-SE"/>
        </w:rPr>
      </w:pPr>
    </w:p>
    <w:p w14:paraId="54DCB84E" w14:textId="5612A4D3" w:rsidR="001D1A01" w:rsidRPr="001D1A01" w:rsidRDefault="001561C6" w:rsidP="001D1A01">
      <w:pPr>
        <w:jc w:val="both"/>
        <w:rPr>
          <w:lang w:val="sv-SE"/>
        </w:rPr>
      </w:pPr>
      <w:r w:rsidRPr="00C726DA">
        <w:rPr>
          <w:lang w:val="sv-SE"/>
        </w:rPr>
        <w:t>Kerstin Westman</w:t>
      </w:r>
      <w:r w:rsidR="00C726DA" w:rsidRPr="00C726DA">
        <w:rPr>
          <w:lang w:val="sv-SE"/>
        </w:rPr>
        <w:t xml:space="preserve">, Njurmedicinska kliniken, </w:t>
      </w:r>
      <w:r w:rsidR="00C726DA">
        <w:rPr>
          <w:lang w:val="sv-SE"/>
        </w:rPr>
        <w:t>Skånes Universitetssjukhus Lund</w:t>
      </w:r>
      <w:r w:rsidR="002A1472">
        <w:rPr>
          <w:lang w:val="sv-SE"/>
        </w:rPr>
        <w:t>-Malmö</w:t>
      </w:r>
      <w:r w:rsidR="00C726DA">
        <w:rPr>
          <w:lang w:val="sv-SE"/>
        </w:rPr>
        <w:t>, Telefon</w:t>
      </w:r>
      <w:r w:rsidR="004F3EBE">
        <w:rPr>
          <w:lang w:val="sv-SE"/>
        </w:rPr>
        <w:t>: 070-5248419</w:t>
      </w:r>
      <w:r w:rsidR="00F72468">
        <w:rPr>
          <w:lang w:val="sv-SE"/>
        </w:rPr>
        <w:t>,</w:t>
      </w:r>
      <w:r w:rsidR="001D1A01" w:rsidRPr="001D1A01">
        <w:rPr>
          <w:rFonts w:ascii="Calibri" w:eastAsia="Times New Roman" w:hAnsi="Calibri"/>
          <w:color w:val="000000"/>
          <w:lang w:val="sv-SE" w:eastAsia="sv-SE"/>
        </w:rPr>
        <w:t xml:space="preserve"> </w:t>
      </w:r>
      <w:r w:rsidR="001D1A01" w:rsidRPr="001D1A01">
        <w:rPr>
          <w:lang w:val="sv-SE"/>
        </w:rPr>
        <w:t>0768</w:t>
      </w:r>
      <w:r w:rsidR="001D1A01">
        <w:rPr>
          <w:lang w:val="sv-SE"/>
        </w:rPr>
        <w:t xml:space="preserve">- 871064 (arbetsmobil), </w:t>
      </w:r>
      <w:r w:rsidR="001D1A01" w:rsidRPr="009D5515">
        <w:rPr>
          <w:lang w:val="sv-SE"/>
        </w:rPr>
        <w:t>SUS 040-331000 eller 046-171000</w:t>
      </w:r>
    </w:p>
    <w:p w14:paraId="597ECC68" w14:textId="77777777" w:rsidR="001561C6" w:rsidRPr="00946AEA" w:rsidRDefault="00946AEA" w:rsidP="00C07B6D">
      <w:pPr>
        <w:jc w:val="both"/>
        <w:rPr>
          <w:lang w:val="sv-SE"/>
        </w:rPr>
      </w:pPr>
      <w:r>
        <w:rPr>
          <w:lang w:val="sv-SE"/>
        </w:rPr>
        <w:t xml:space="preserve"> </w:t>
      </w:r>
      <w:hyperlink r:id="rId15" w:history="1">
        <w:r w:rsidRPr="00AC6761">
          <w:rPr>
            <w:rStyle w:val="Hyperlnk"/>
            <w:lang w:val="sv-SE"/>
          </w:rPr>
          <w:t>kerstin.westman@med.lu.se</w:t>
        </w:r>
      </w:hyperlink>
    </w:p>
    <w:p w14:paraId="70749848" w14:textId="77777777" w:rsidR="0023539A" w:rsidRDefault="0023539A" w:rsidP="009B37AC">
      <w:pPr>
        <w:jc w:val="both"/>
        <w:rPr>
          <w:b/>
          <w:lang w:val="sv-SE"/>
        </w:rPr>
      </w:pPr>
    </w:p>
    <w:p w14:paraId="4402EE94" w14:textId="77777777" w:rsidR="0023539A" w:rsidRDefault="0023539A" w:rsidP="009B37AC">
      <w:pPr>
        <w:jc w:val="both"/>
        <w:rPr>
          <w:b/>
          <w:lang w:val="sv-SE"/>
        </w:rPr>
      </w:pPr>
    </w:p>
    <w:p w14:paraId="3F877750" w14:textId="77777777" w:rsidR="0023539A" w:rsidRPr="003A317A" w:rsidRDefault="00883B65" w:rsidP="003A317A">
      <w:pPr>
        <w:rPr>
          <w:b/>
          <w:lang w:val="sv-SE"/>
        </w:rPr>
      </w:pPr>
      <w:r w:rsidRPr="003A317A">
        <w:rPr>
          <w:b/>
          <w:lang w:val="sv-SE"/>
        </w:rPr>
        <w:t>Potentiella bindningar eller jävsförhållanden</w:t>
      </w:r>
      <w:r w:rsidR="0023539A" w:rsidRPr="003A317A">
        <w:rPr>
          <w:b/>
          <w:lang w:val="sv-SE"/>
        </w:rPr>
        <w:t>:</w:t>
      </w:r>
    </w:p>
    <w:p w14:paraId="4AF8FFD8" w14:textId="77777777" w:rsidR="0023539A" w:rsidRDefault="0023539A" w:rsidP="009B37AC">
      <w:pPr>
        <w:jc w:val="both"/>
        <w:rPr>
          <w:b/>
          <w:lang w:val="sv-SE"/>
        </w:rPr>
      </w:pPr>
    </w:p>
    <w:p w14:paraId="037A231D" w14:textId="77777777" w:rsidR="007E3040" w:rsidRDefault="00820D9E" w:rsidP="009B37AC">
      <w:pPr>
        <w:jc w:val="both"/>
        <w:rPr>
          <w:b/>
          <w:lang w:val="sv-SE"/>
        </w:rPr>
      </w:pPr>
      <w:r>
        <w:rPr>
          <w:lang w:val="sv-SE"/>
        </w:rPr>
        <w:t>F</w:t>
      </w:r>
      <w:r w:rsidR="00946AEA">
        <w:rPr>
          <w:lang w:val="sv-SE"/>
        </w:rPr>
        <w:t>örfattar</w:t>
      </w:r>
      <w:r>
        <w:rPr>
          <w:lang w:val="sv-SE"/>
        </w:rPr>
        <w:t>na</w:t>
      </w:r>
      <w:r w:rsidR="0023539A" w:rsidRPr="0023539A">
        <w:rPr>
          <w:lang w:val="sv-SE"/>
        </w:rPr>
        <w:t xml:space="preserve"> har inga </w:t>
      </w:r>
      <w:r w:rsidR="009E5266">
        <w:rPr>
          <w:lang w:val="sv-SE"/>
        </w:rPr>
        <w:t>bindningar</w:t>
      </w:r>
      <w:r w:rsidR="0023539A" w:rsidRPr="0023539A">
        <w:rPr>
          <w:lang w:val="sv-SE"/>
        </w:rPr>
        <w:t xml:space="preserve"> att rapportera</w:t>
      </w:r>
      <w:r w:rsidR="0023539A">
        <w:rPr>
          <w:b/>
          <w:lang w:val="sv-SE"/>
        </w:rPr>
        <w:t>.</w:t>
      </w:r>
    </w:p>
    <w:p w14:paraId="7C4FF56C" w14:textId="77777777" w:rsidR="007E3040" w:rsidRDefault="007E3040" w:rsidP="009B37AC">
      <w:pPr>
        <w:jc w:val="both"/>
        <w:rPr>
          <w:b/>
          <w:lang w:val="sv-SE"/>
        </w:rPr>
      </w:pPr>
    </w:p>
    <w:p w14:paraId="35C79C8A" w14:textId="77777777" w:rsidR="007E3040" w:rsidRDefault="007E3040" w:rsidP="009B37AC">
      <w:pPr>
        <w:jc w:val="both"/>
        <w:rPr>
          <w:b/>
          <w:lang w:val="sv-SE"/>
        </w:rPr>
      </w:pPr>
    </w:p>
    <w:p w14:paraId="2CE8DBE8" w14:textId="505D12D0" w:rsidR="007E3040" w:rsidRDefault="007E3040" w:rsidP="009B37AC">
      <w:pPr>
        <w:jc w:val="both"/>
        <w:rPr>
          <w:b/>
          <w:lang w:val="sv-SE"/>
        </w:rPr>
      </w:pPr>
      <w:r>
        <w:rPr>
          <w:b/>
          <w:lang w:val="sv-SE"/>
        </w:rPr>
        <w:t>Kontaktuppgift till Alexion för tillgång/leverans av läkemedel v.b.</w:t>
      </w:r>
    </w:p>
    <w:tbl>
      <w:tblPr>
        <w:tblW w:w="6472" w:type="dxa"/>
        <w:tblCellSpacing w:w="0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472"/>
      </w:tblGrid>
      <w:tr w:rsidR="007E3040" w:rsidRPr="007E3040" w14:paraId="70A9ABC3" w14:textId="77777777" w:rsidTr="007E3040">
        <w:trPr>
          <w:trHeight w:val="274"/>
          <w:tblCellSpacing w:w="0" w:type="dxa"/>
        </w:trPr>
        <w:tc>
          <w:tcPr>
            <w:tcW w:w="6472" w:type="dxa"/>
            <w:shd w:val="clear" w:color="auto" w:fill="FFFFFF"/>
            <w:tcMar>
              <w:top w:w="75" w:type="dxa"/>
              <w:left w:w="0" w:type="dxa"/>
              <w:bottom w:w="0" w:type="dxa"/>
              <w:right w:w="0" w:type="dxa"/>
            </w:tcMar>
            <w:vAlign w:val="bottom"/>
            <w:hideMark/>
          </w:tcPr>
          <w:p w14:paraId="7BAE8177" w14:textId="77777777" w:rsidR="007E3040" w:rsidRPr="007E3040" w:rsidRDefault="007E3040" w:rsidP="007E3040">
            <w:pPr>
              <w:rPr>
                <w:rFonts w:eastAsia="Times New Roman"/>
                <w:color w:val="000000"/>
                <w:lang w:val="sv-SE" w:eastAsia="sv-SE"/>
              </w:rPr>
            </w:pPr>
            <w:r w:rsidRPr="007E3040">
              <w:rPr>
                <w:rFonts w:ascii="Arial" w:eastAsia="Times New Roman" w:hAnsi="Arial" w:cs="Arial"/>
                <w:color w:val="002F6C"/>
                <w:lang w:val="sv-SE" w:eastAsia="sv-SE"/>
              </w:rPr>
              <w:t>Lwaki Ebarasi, PhD</w:t>
            </w:r>
          </w:p>
        </w:tc>
      </w:tr>
      <w:tr w:rsidR="007E3040" w:rsidRPr="007E3040" w14:paraId="09298894" w14:textId="77777777" w:rsidTr="007E3040">
        <w:trPr>
          <w:trHeight w:val="98"/>
          <w:tblCellSpacing w:w="0" w:type="dxa"/>
        </w:trPr>
        <w:tc>
          <w:tcPr>
            <w:tcW w:w="6472" w:type="dxa"/>
            <w:shd w:val="clear" w:color="auto" w:fill="FFFFFF"/>
            <w:hideMark/>
          </w:tcPr>
          <w:p w14:paraId="382F49A8" w14:textId="77777777" w:rsidR="007E3040" w:rsidRPr="007E3040" w:rsidRDefault="007E3040" w:rsidP="007E3040">
            <w:pPr>
              <w:rPr>
                <w:rFonts w:eastAsia="Times New Roman"/>
                <w:color w:val="000000"/>
                <w:lang w:val="sv-SE" w:eastAsia="sv-SE"/>
              </w:rPr>
            </w:pPr>
            <w:r w:rsidRPr="007E3040">
              <w:rPr>
                <w:rFonts w:ascii="Arial" w:eastAsia="Times New Roman" w:hAnsi="Arial" w:cs="Arial"/>
                <w:b/>
                <w:bCs/>
                <w:color w:val="6E6259"/>
                <w:sz w:val="14"/>
                <w:szCs w:val="14"/>
                <w:lang w:val="sv-SE" w:eastAsia="sv-SE"/>
              </w:rPr>
              <w:t>MSL Nordics – Hematology/Nephrology</w:t>
            </w:r>
          </w:p>
        </w:tc>
      </w:tr>
    </w:tbl>
    <w:p w14:paraId="65EC9070" w14:textId="64609EC7" w:rsidR="007E3040" w:rsidRDefault="007E3040" w:rsidP="007E3040">
      <w:pPr>
        <w:shd w:val="clear" w:color="auto" w:fill="FFFFFF"/>
        <w:rPr>
          <w:color w:val="000000"/>
        </w:rPr>
      </w:pPr>
      <w:r>
        <w:rPr>
          <w:rFonts w:ascii="Calibri" w:hAnsi="Calibri" w:cs="Calibri"/>
          <w:color w:val="000000"/>
          <w:sz w:val="22"/>
          <w:szCs w:val="22"/>
        </w:rPr>
        <w:t>e</w:t>
      </w:r>
      <w:r w:rsidR="00404D96">
        <w:rPr>
          <w:rFonts w:ascii="Calibri" w:hAnsi="Calibri" w:cs="Calibri"/>
          <w:color w:val="000000"/>
          <w:sz w:val="22"/>
          <w:szCs w:val="22"/>
        </w:rPr>
        <w:t>-</w:t>
      </w:r>
      <w:r>
        <w:rPr>
          <w:rFonts w:ascii="Calibri" w:hAnsi="Calibri" w:cs="Calibri"/>
          <w:color w:val="000000"/>
          <w:sz w:val="22"/>
          <w:szCs w:val="22"/>
        </w:rPr>
        <w:t>mail: </w:t>
      </w:r>
      <w:hyperlink r:id="rId16" w:tgtFrame="_blank" w:history="1">
        <w:r>
          <w:rPr>
            <w:rStyle w:val="Hyperlnk"/>
            <w:rFonts w:ascii="Calibri" w:hAnsi="Calibri" w:cs="Calibri"/>
            <w:color w:val="0563C1"/>
            <w:sz w:val="22"/>
            <w:szCs w:val="22"/>
          </w:rPr>
          <w:t>lwaki.ebarasi@alexion.com</w:t>
        </w:r>
      </w:hyperlink>
    </w:p>
    <w:p w14:paraId="3F6E0808" w14:textId="69B82370" w:rsidR="007E3040" w:rsidRPr="00F23FD6" w:rsidRDefault="00404D96" w:rsidP="007E3040">
      <w:pPr>
        <w:shd w:val="clear" w:color="auto" w:fill="FFFFFF"/>
        <w:rPr>
          <w:color w:val="000000"/>
          <w:lang w:val="sv-SE"/>
        </w:rPr>
      </w:pPr>
      <w:r w:rsidRPr="00F23FD6">
        <w:rPr>
          <w:rFonts w:ascii="Calibri" w:hAnsi="Calibri" w:cs="Calibri"/>
          <w:color w:val="000000"/>
          <w:sz w:val="22"/>
          <w:szCs w:val="22"/>
          <w:lang w:val="sv-SE"/>
        </w:rPr>
        <w:t>Telefon</w:t>
      </w:r>
      <w:r w:rsidR="007E3040" w:rsidRPr="00F23FD6">
        <w:rPr>
          <w:rFonts w:ascii="Calibri" w:hAnsi="Calibri" w:cs="Calibri"/>
          <w:color w:val="000000"/>
          <w:sz w:val="22"/>
          <w:szCs w:val="22"/>
          <w:lang w:val="sv-SE"/>
        </w:rPr>
        <w:t>: +46 70 213 3830</w:t>
      </w:r>
    </w:p>
    <w:p w14:paraId="7B36F198" w14:textId="77777777" w:rsidR="007E3040" w:rsidRPr="00F23FD6" w:rsidRDefault="007E3040" w:rsidP="007E3040">
      <w:pPr>
        <w:shd w:val="clear" w:color="auto" w:fill="FFFFFF"/>
        <w:rPr>
          <w:color w:val="000000"/>
          <w:lang w:val="sv-SE"/>
        </w:rPr>
      </w:pPr>
      <w:r w:rsidRPr="00F23FD6">
        <w:rPr>
          <w:rFonts w:ascii="Calibri" w:hAnsi="Calibri" w:cs="Calibri"/>
          <w:color w:val="000000"/>
          <w:sz w:val="22"/>
          <w:szCs w:val="22"/>
          <w:lang w:val="sv-SE"/>
        </w:rPr>
        <w:t> </w:t>
      </w:r>
    </w:p>
    <w:p w14:paraId="4D7BDBC2" w14:textId="12F3C568" w:rsidR="00F72468" w:rsidRPr="00F23FD6" w:rsidRDefault="00F72468" w:rsidP="009B37AC">
      <w:pPr>
        <w:jc w:val="both"/>
        <w:rPr>
          <w:b/>
          <w:lang w:val="sv-SE"/>
        </w:rPr>
      </w:pPr>
      <w:r w:rsidRPr="00F23FD6">
        <w:rPr>
          <w:b/>
          <w:lang w:val="sv-SE"/>
        </w:rPr>
        <w:br w:type="page"/>
      </w:r>
    </w:p>
    <w:p w14:paraId="23AA7699" w14:textId="77777777" w:rsidR="008A6A87" w:rsidRPr="00F23FD6" w:rsidRDefault="008A6A87" w:rsidP="009B37AC">
      <w:pPr>
        <w:jc w:val="both"/>
        <w:rPr>
          <w:b/>
          <w:lang w:val="sv-SE"/>
        </w:rPr>
      </w:pPr>
      <w:r w:rsidRPr="00F23FD6">
        <w:rPr>
          <w:b/>
          <w:lang w:val="sv-SE"/>
        </w:rPr>
        <w:lastRenderedPageBreak/>
        <w:t>Referenser</w:t>
      </w:r>
    </w:p>
    <w:p w14:paraId="5D948C3E" w14:textId="77777777" w:rsidR="00513B57" w:rsidRPr="00F23FD6" w:rsidRDefault="008A6A8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  <w:lang w:val="sv-SE"/>
        </w:rPr>
      </w:pPr>
      <w:r w:rsidRPr="001E51E3">
        <w:rPr>
          <w:rFonts w:ascii="Times New Roman" w:hAnsi="Times New Roman"/>
          <w:sz w:val="24"/>
          <w:szCs w:val="24"/>
          <w:lang w:val="sv-SE"/>
        </w:rPr>
        <w:fldChar w:fldCharType="begin"/>
      </w:r>
      <w:r w:rsidRPr="00F23FD6">
        <w:rPr>
          <w:rFonts w:ascii="Times New Roman" w:hAnsi="Times New Roman"/>
          <w:sz w:val="24"/>
          <w:szCs w:val="24"/>
          <w:lang w:val="sv-SE"/>
        </w:rPr>
        <w:instrText xml:space="preserve"> ADDIN EN.REFLIST </w:instrText>
      </w:r>
      <w:r w:rsidRPr="001E51E3">
        <w:rPr>
          <w:rFonts w:ascii="Times New Roman" w:hAnsi="Times New Roman"/>
          <w:sz w:val="24"/>
          <w:szCs w:val="24"/>
          <w:lang w:val="sv-SE"/>
        </w:rPr>
        <w:fldChar w:fldCharType="separate"/>
      </w:r>
      <w:r w:rsidR="00513B57" w:rsidRPr="00F23FD6">
        <w:rPr>
          <w:rFonts w:ascii="Times New Roman" w:hAnsi="Times New Roman"/>
          <w:noProof/>
          <w:sz w:val="24"/>
          <w:szCs w:val="24"/>
          <w:lang w:val="sv-SE"/>
        </w:rPr>
        <w:t>1.</w:t>
      </w:r>
      <w:r w:rsidR="00513B57" w:rsidRPr="00F23FD6">
        <w:rPr>
          <w:rFonts w:ascii="Times New Roman" w:hAnsi="Times New Roman"/>
          <w:noProof/>
          <w:sz w:val="24"/>
          <w:szCs w:val="24"/>
          <w:lang w:val="sv-SE"/>
        </w:rPr>
        <w:tab/>
        <w:t>Noris M,</w:t>
      </w:r>
      <w:r w:rsidR="001E51E3" w:rsidRPr="00F23FD6">
        <w:rPr>
          <w:rFonts w:ascii="Times New Roman" w:hAnsi="Times New Roman"/>
          <w:noProof/>
          <w:sz w:val="24"/>
          <w:szCs w:val="24"/>
          <w:lang w:val="sv-SE"/>
        </w:rPr>
        <w:t xml:space="preserve"> </w:t>
      </w:r>
      <w:r w:rsidR="00513B57" w:rsidRPr="00F23FD6">
        <w:rPr>
          <w:rFonts w:ascii="Times New Roman" w:hAnsi="Times New Roman"/>
          <w:noProof/>
          <w:sz w:val="24"/>
          <w:szCs w:val="24"/>
          <w:lang w:val="sv-SE"/>
        </w:rPr>
        <w:t xml:space="preserve">Remuzzi G. Atypical hemolytic-uremic syndrome. </w:t>
      </w:r>
      <w:r w:rsidR="00513B57" w:rsidRPr="00F23FD6">
        <w:rPr>
          <w:rFonts w:ascii="Times New Roman" w:hAnsi="Times New Roman"/>
          <w:i/>
          <w:noProof/>
          <w:sz w:val="24"/>
          <w:szCs w:val="24"/>
          <w:lang w:val="sv-SE"/>
        </w:rPr>
        <w:t>N Engl J Med.</w:t>
      </w:r>
      <w:r w:rsidR="00513B57" w:rsidRPr="00F23FD6">
        <w:rPr>
          <w:rFonts w:ascii="Times New Roman" w:hAnsi="Times New Roman"/>
          <w:noProof/>
          <w:sz w:val="24"/>
          <w:szCs w:val="24"/>
          <w:lang w:val="sv-SE"/>
        </w:rPr>
        <w:t xml:space="preserve"> 2009;361(17):1676-87.</w:t>
      </w:r>
    </w:p>
    <w:p w14:paraId="26D51D5D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  <w:lang w:val="sv-SE"/>
        </w:rPr>
      </w:pPr>
      <w:r w:rsidRPr="00F23FD6">
        <w:rPr>
          <w:rFonts w:ascii="Times New Roman" w:hAnsi="Times New Roman"/>
          <w:noProof/>
          <w:sz w:val="24"/>
          <w:szCs w:val="24"/>
          <w:lang w:val="sv-SE"/>
        </w:rPr>
        <w:t>2.</w:t>
      </w:r>
      <w:r w:rsidRPr="00F23FD6">
        <w:rPr>
          <w:rFonts w:ascii="Times New Roman" w:hAnsi="Times New Roman"/>
          <w:noProof/>
          <w:sz w:val="24"/>
          <w:szCs w:val="24"/>
          <w:lang w:val="sv-SE"/>
        </w:rPr>
        <w:tab/>
        <w:t xml:space="preserve">Fakhouri F, Zuber J, Fremeaux-Bacchi V,Loirat C. Haemolytic uraemic syndrome. </w:t>
      </w:r>
      <w:r w:rsidRPr="001E51E3">
        <w:rPr>
          <w:rFonts w:ascii="Times New Roman" w:hAnsi="Times New Roman"/>
          <w:i/>
          <w:noProof/>
          <w:sz w:val="24"/>
          <w:szCs w:val="24"/>
          <w:lang w:val="sv-SE"/>
        </w:rPr>
        <w:t>Lancet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 xml:space="preserve"> 2017.</w:t>
      </w:r>
    </w:p>
    <w:p w14:paraId="58D42F68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  <w:lang w:val="sv-SE"/>
        </w:rPr>
      </w:pPr>
      <w:r w:rsidRPr="001E51E3">
        <w:rPr>
          <w:rFonts w:ascii="Times New Roman" w:hAnsi="Times New Roman"/>
          <w:noProof/>
          <w:sz w:val="24"/>
          <w:szCs w:val="24"/>
          <w:lang w:val="sv-SE"/>
        </w:rPr>
        <w:t>3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ab/>
        <w:t>Karpman D, Loos S, Tati R,</w:t>
      </w:r>
      <w:r w:rsidR="001E51E3">
        <w:rPr>
          <w:rFonts w:ascii="Times New Roman" w:hAnsi="Times New Roman"/>
          <w:noProof/>
          <w:sz w:val="24"/>
          <w:szCs w:val="24"/>
          <w:lang w:val="sv-SE"/>
        </w:rPr>
        <w:t xml:space="preserve"> 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 xml:space="preserve">Arvidsson I. Haemolytic uraemic syndrome. </w:t>
      </w:r>
      <w:r w:rsidRPr="001E51E3">
        <w:rPr>
          <w:rFonts w:ascii="Times New Roman" w:hAnsi="Times New Roman"/>
          <w:i/>
          <w:noProof/>
          <w:sz w:val="24"/>
          <w:szCs w:val="24"/>
          <w:lang w:val="sv-SE"/>
        </w:rPr>
        <w:t>J Intern Med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 xml:space="preserve"> 2017;281(2):123-48.</w:t>
      </w:r>
    </w:p>
    <w:p w14:paraId="5F2B9294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D27DC">
        <w:rPr>
          <w:rFonts w:ascii="Times New Roman" w:hAnsi="Times New Roman"/>
          <w:noProof/>
          <w:sz w:val="24"/>
          <w:szCs w:val="24"/>
          <w:lang w:val="sv-SE"/>
        </w:rPr>
        <w:t>4.</w:t>
      </w:r>
      <w:r w:rsidRPr="006D27DC">
        <w:rPr>
          <w:rFonts w:ascii="Times New Roman" w:hAnsi="Times New Roman"/>
          <w:noProof/>
          <w:sz w:val="24"/>
          <w:szCs w:val="24"/>
          <w:lang w:val="sv-SE"/>
        </w:rPr>
        <w:tab/>
        <w:t>Taylor CM, Chua C, Howie AJ,</w:t>
      </w:r>
      <w:r w:rsidR="001E51E3" w:rsidRPr="006D27DC">
        <w:rPr>
          <w:rFonts w:ascii="Times New Roman" w:hAnsi="Times New Roman"/>
          <w:noProof/>
          <w:sz w:val="24"/>
          <w:szCs w:val="24"/>
          <w:lang w:val="sv-SE"/>
        </w:rPr>
        <w:t xml:space="preserve"> </w:t>
      </w:r>
      <w:r w:rsidRPr="006D27DC">
        <w:rPr>
          <w:rFonts w:ascii="Times New Roman" w:hAnsi="Times New Roman"/>
          <w:noProof/>
          <w:sz w:val="24"/>
          <w:szCs w:val="24"/>
          <w:lang w:val="sv-SE"/>
        </w:rPr>
        <w:t xml:space="preserve">Risdon RA. </w:t>
      </w:r>
      <w:r w:rsidRPr="001E51E3">
        <w:rPr>
          <w:rFonts w:ascii="Times New Roman" w:hAnsi="Times New Roman"/>
          <w:noProof/>
          <w:sz w:val="24"/>
          <w:szCs w:val="24"/>
        </w:rPr>
        <w:t xml:space="preserve">Clinico-pathological findings in diarrhoea-negative haemolytic uraemic syndrome. </w:t>
      </w:r>
      <w:r w:rsidRPr="001E51E3">
        <w:rPr>
          <w:rFonts w:ascii="Times New Roman" w:hAnsi="Times New Roman"/>
          <w:i/>
          <w:noProof/>
          <w:sz w:val="24"/>
          <w:szCs w:val="24"/>
        </w:rPr>
        <w:t>Pediatr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04;19(4):419-25.</w:t>
      </w:r>
    </w:p>
    <w:p w14:paraId="25A323E4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5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Caprioli J, Noris M, Brioschi S, et al. Genetics of HUS: the impact of MCP, CFH, and IF mutations on clinical presentation, response to treatment, and outcome. </w:t>
      </w:r>
      <w:r w:rsidRPr="001E51E3">
        <w:rPr>
          <w:rFonts w:ascii="Times New Roman" w:hAnsi="Times New Roman"/>
          <w:i/>
          <w:noProof/>
          <w:sz w:val="24"/>
          <w:szCs w:val="24"/>
        </w:rPr>
        <w:t>Blood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06;108(4):1267-79.</w:t>
      </w:r>
    </w:p>
    <w:p w14:paraId="7EA4996C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6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Noris M, Caprioli J, Bresin E, et al. Relative role of genetic complement abnormalities in sporadic and familial aHUS and their impact on clinical phenotype. </w:t>
      </w:r>
      <w:r w:rsidRPr="001E51E3">
        <w:rPr>
          <w:rFonts w:ascii="Times New Roman" w:hAnsi="Times New Roman"/>
          <w:i/>
          <w:noProof/>
          <w:sz w:val="24"/>
          <w:szCs w:val="24"/>
        </w:rPr>
        <w:t>Clin J Am Soc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0;5(10):1844-59.</w:t>
      </w:r>
    </w:p>
    <w:p w14:paraId="0B9EBBE6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7.</w:t>
      </w:r>
      <w:r w:rsidRPr="001E51E3">
        <w:rPr>
          <w:rFonts w:ascii="Times New Roman" w:hAnsi="Times New Roman"/>
          <w:noProof/>
          <w:sz w:val="24"/>
          <w:szCs w:val="24"/>
        </w:rPr>
        <w:tab/>
        <w:t>Thomas MR, Robinson S,</w:t>
      </w:r>
      <w:r w:rsidR="001E51E3">
        <w:rPr>
          <w:rFonts w:ascii="Times New Roman" w:hAnsi="Times New Roman"/>
          <w:noProof/>
          <w:sz w:val="24"/>
          <w:szCs w:val="24"/>
        </w:rPr>
        <w:t xml:space="preserve"> </w:t>
      </w:r>
      <w:r w:rsidRPr="001E51E3">
        <w:rPr>
          <w:rFonts w:ascii="Times New Roman" w:hAnsi="Times New Roman"/>
          <w:noProof/>
          <w:sz w:val="24"/>
          <w:szCs w:val="24"/>
        </w:rPr>
        <w:t xml:space="preserve">Scully MA. How we manage thrombotic microangiopathies in pregnancy. </w:t>
      </w:r>
      <w:r w:rsidRPr="001E51E3">
        <w:rPr>
          <w:rFonts w:ascii="Times New Roman" w:hAnsi="Times New Roman"/>
          <w:i/>
          <w:noProof/>
          <w:sz w:val="24"/>
          <w:szCs w:val="24"/>
        </w:rPr>
        <w:t>Br J Haemat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6;173(6):821-30.</w:t>
      </w:r>
    </w:p>
    <w:p w14:paraId="639B1D2D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8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Noris M, Mescia F,Remuzzi G. STEC-HUS, atypical HUS and TTP are all diseases of complement activation. </w:t>
      </w:r>
      <w:r w:rsidRPr="001E51E3">
        <w:rPr>
          <w:rFonts w:ascii="Times New Roman" w:hAnsi="Times New Roman"/>
          <w:i/>
          <w:noProof/>
          <w:sz w:val="24"/>
          <w:szCs w:val="24"/>
        </w:rPr>
        <w:t>Nat Rev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2;8(11):622-33.</w:t>
      </w:r>
    </w:p>
    <w:p w14:paraId="50BB3125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9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Sana G, Dragon-Durey MA, Charbit M, et al. Long-term remission of atypical HUS with anti-factor H antibodies after cyclophosphamide pulses. </w:t>
      </w:r>
      <w:r w:rsidRPr="001E51E3">
        <w:rPr>
          <w:rFonts w:ascii="Times New Roman" w:hAnsi="Times New Roman"/>
          <w:i/>
          <w:noProof/>
          <w:sz w:val="24"/>
          <w:szCs w:val="24"/>
        </w:rPr>
        <w:t>Pediatr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4;29(1):75-83.</w:t>
      </w:r>
    </w:p>
    <w:p w14:paraId="38594490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0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Sinha A, Gulati A, Saini S, et al. Prompt plasma exchanges and immunosuppressive treatment improves the outcomes of anti-factor H autoantibody-associated hemolytic uremic syndrome in children. </w:t>
      </w:r>
      <w:r w:rsidRPr="001E51E3">
        <w:rPr>
          <w:rFonts w:ascii="Times New Roman" w:hAnsi="Times New Roman"/>
          <w:i/>
          <w:noProof/>
          <w:sz w:val="24"/>
          <w:szCs w:val="24"/>
        </w:rPr>
        <w:t>Kidney In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3.</w:t>
      </w:r>
    </w:p>
    <w:p w14:paraId="53A82646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1.</w:t>
      </w:r>
      <w:r w:rsidRPr="001E51E3">
        <w:rPr>
          <w:rFonts w:ascii="Times New Roman" w:hAnsi="Times New Roman"/>
          <w:noProof/>
          <w:sz w:val="24"/>
          <w:szCs w:val="24"/>
        </w:rPr>
        <w:tab/>
        <w:t>Loirat C, Garnier A, Sellier-Leclerc AL,</w:t>
      </w:r>
      <w:r w:rsidR="001E51E3">
        <w:rPr>
          <w:rFonts w:ascii="Times New Roman" w:hAnsi="Times New Roman"/>
          <w:noProof/>
          <w:sz w:val="24"/>
          <w:szCs w:val="24"/>
        </w:rPr>
        <w:t xml:space="preserve"> </w:t>
      </w:r>
      <w:r w:rsidRPr="001E51E3">
        <w:rPr>
          <w:rFonts w:ascii="Times New Roman" w:hAnsi="Times New Roman"/>
          <w:noProof/>
          <w:sz w:val="24"/>
          <w:szCs w:val="24"/>
        </w:rPr>
        <w:t xml:space="preserve">Kwon T. Plasmatherapy in atypical hemolytic uremic syndrome. </w:t>
      </w:r>
      <w:r w:rsidRPr="001E51E3">
        <w:rPr>
          <w:rFonts w:ascii="Times New Roman" w:hAnsi="Times New Roman"/>
          <w:i/>
          <w:noProof/>
          <w:sz w:val="24"/>
          <w:szCs w:val="24"/>
        </w:rPr>
        <w:t>Semin Thromb Hemos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0;36(6):673-81.</w:t>
      </w:r>
    </w:p>
    <w:p w14:paraId="74D11CB9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2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Legendre CM, Licht C, Muus P, et al. Terminal complement inhibitor eculizumab in atypical hemolytic-uremic syndrome. </w:t>
      </w:r>
      <w:r w:rsidRPr="001E51E3">
        <w:rPr>
          <w:rFonts w:ascii="Times New Roman" w:hAnsi="Times New Roman"/>
          <w:i/>
          <w:noProof/>
          <w:sz w:val="24"/>
          <w:szCs w:val="24"/>
        </w:rPr>
        <w:t>N Engl J Med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3;368(23):2169-81.</w:t>
      </w:r>
    </w:p>
    <w:p w14:paraId="1547E87C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3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Keating GM. Eculizumab: a review of its use in atypical haemolytic uraemic syndrome. </w:t>
      </w:r>
      <w:r w:rsidRPr="001E51E3">
        <w:rPr>
          <w:rFonts w:ascii="Times New Roman" w:hAnsi="Times New Roman"/>
          <w:i/>
          <w:noProof/>
          <w:sz w:val="24"/>
          <w:szCs w:val="24"/>
        </w:rPr>
        <w:t>Drugs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3;73(18):2053-66.</w:t>
      </w:r>
    </w:p>
    <w:p w14:paraId="02AE9985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4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Zuber J, Le Quintrec M, Krid S, et al. Eculizumab for atypical hemolytic uremic syndrome recurrence in renal transplantation. </w:t>
      </w:r>
      <w:r w:rsidRPr="001E51E3">
        <w:rPr>
          <w:rFonts w:ascii="Times New Roman" w:hAnsi="Times New Roman"/>
          <w:i/>
          <w:noProof/>
          <w:sz w:val="24"/>
          <w:szCs w:val="24"/>
        </w:rPr>
        <w:t>Am J Transplan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2;12(12):3337-54.</w:t>
      </w:r>
    </w:p>
    <w:p w14:paraId="7F4426D4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5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Scully M. Thrombotic Thrombocytopenic Purpura and Atypical Hemolytic Uremic Syndrome Microangiopathy in Pregnancy. </w:t>
      </w:r>
      <w:r w:rsidRPr="001E51E3">
        <w:rPr>
          <w:rFonts w:ascii="Times New Roman" w:hAnsi="Times New Roman"/>
          <w:i/>
          <w:noProof/>
          <w:sz w:val="24"/>
          <w:szCs w:val="24"/>
        </w:rPr>
        <w:t>Semin Thromb Hemos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6;42(7):774-9.</w:t>
      </w:r>
    </w:p>
    <w:p w14:paraId="749296F7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6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Goodship TH, Cook HT, Fakhouri F, et al. Atypical hemolytic uremic syndrome and C3 glomerulopathy: conclusions from a "Kidney Disease: Improving Global Outcomes" (KDIGO) Controversies Conference. </w:t>
      </w:r>
      <w:r w:rsidRPr="001E51E3">
        <w:rPr>
          <w:rFonts w:ascii="Times New Roman" w:hAnsi="Times New Roman"/>
          <w:i/>
          <w:noProof/>
          <w:sz w:val="24"/>
          <w:szCs w:val="24"/>
        </w:rPr>
        <w:t>Kidney In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7;91(3):539-51.</w:t>
      </w:r>
    </w:p>
    <w:p w14:paraId="36B66D8E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  <w:lang w:val="sv-SE"/>
        </w:rPr>
      </w:pPr>
      <w:r w:rsidRPr="001E51E3">
        <w:rPr>
          <w:rFonts w:ascii="Times New Roman" w:hAnsi="Times New Roman"/>
          <w:noProof/>
          <w:sz w:val="24"/>
          <w:szCs w:val="24"/>
        </w:rPr>
        <w:t>17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Sartz L, Olin AI, Kristoffersson AC, et al. A novel C3 mutation causing increased formation of the C3 convertase in familial atypical hemolytic uremic syndrome. </w:t>
      </w:r>
      <w:r w:rsidRPr="001E51E3">
        <w:rPr>
          <w:rFonts w:ascii="Times New Roman" w:hAnsi="Times New Roman"/>
          <w:i/>
          <w:noProof/>
          <w:sz w:val="24"/>
          <w:szCs w:val="24"/>
          <w:lang w:val="sv-SE"/>
        </w:rPr>
        <w:t>J Immunol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 xml:space="preserve"> 2012;188(4):2030-7.</w:t>
      </w:r>
    </w:p>
    <w:p w14:paraId="0F95A2C0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  <w:lang w:val="sv-SE"/>
        </w:rPr>
        <w:t>18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ab/>
        <w:t xml:space="preserve">Bekassy ZD, Kristoffersson AC, Cronqvist M, et al. </w:t>
      </w:r>
      <w:r w:rsidRPr="001E51E3">
        <w:rPr>
          <w:rFonts w:ascii="Times New Roman" w:hAnsi="Times New Roman"/>
          <w:noProof/>
          <w:sz w:val="24"/>
          <w:szCs w:val="24"/>
        </w:rPr>
        <w:t xml:space="preserve">Eculizumab in an anephric patient with atypical haemolytic uraemic syndrome and advanced vascular lesions. </w:t>
      </w:r>
      <w:r w:rsidRPr="001E51E3">
        <w:rPr>
          <w:rFonts w:ascii="Times New Roman" w:hAnsi="Times New Roman"/>
          <w:i/>
          <w:noProof/>
          <w:sz w:val="24"/>
          <w:szCs w:val="24"/>
        </w:rPr>
        <w:t>Nephrol Dial Transplant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3;28(11):2899-907.</w:t>
      </w:r>
    </w:p>
    <w:p w14:paraId="7A916222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19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Loirat C, Fakhouri F, Ariceta G, et al. An international consensus approach to the management of atypical hemolytic uremic syndrome in children. </w:t>
      </w:r>
      <w:r w:rsidRPr="001E51E3">
        <w:rPr>
          <w:rFonts w:ascii="Times New Roman" w:hAnsi="Times New Roman"/>
          <w:i/>
          <w:noProof/>
          <w:sz w:val="24"/>
          <w:szCs w:val="24"/>
        </w:rPr>
        <w:t>Pediatr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5.</w:t>
      </w:r>
    </w:p>
    <w:p w14:paraId="366EB002" w14:textId="77777777" w:rsidR="001E51E3" w:rsidRDefault="001E51E3">
      <w:pPr>
        <w:rPr>
          <w:rFonts w:eastAsia="Calibri"/>
          <w:noProof/>
        </w:rPr>
      </w:pPr>
      <w:r>
        <w:rPr>
          <w:noProof/>
        </w:rPr>
        <w:br w:type="page"/>
      </w:r>
    </w:p>
    <w:p w14:paraId="4F6307BB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D27DC">
        <w:rPr>
          <w:rFonts w:ascii="Times New Roman" w:hAnsi="Times New Roman"/>
          <w:noProof/>
          <w:sz w:val="24"/>
          <w:szCs w:val="24"/>
        </w:rPr>
        <w:lastRenderedPageBreak/>
        <w:t>20.</w:t>
      </w:r>
      <w:r w:rsidRPr="006D27DC">
        <w:rPr>
          <w:rFonts w:ascii="Times New Roman" w:hAnsi="Times New Roman"/>
          <w:noProof/>
          <w:sz w:val="24"/>
          <w:szCs w:val="24"/>
        </w:rPr>
        <w:tab/>
        <w:t xml:space="preserve">Campistol JM, Arias M, Ariceta G, et al. </w:t>
      </w:r>
      <w:r w:rsidRPr="001E51E3">
        <w:rPr>
          <w:rFonts w:ascii="Times New Roman" w:hAnsi="Times New Roman"/>
          <w:noProof/>
          <w:sz w:val="24"/>
          <w:szCs w:val="24"/>
        </w:rPr>
        <w:t xml:space="preserve">An update for atypical haemolytic uraemic syndrome: diagnosis and treatment. A consensus document. </w:t>
      </w:r>
      <w:r w:rsidRPr="001E51E3">
        <w:rPr>
          <w:rFonts w:ascii="Times New Roman" w:hAnsi="Times New Roman"/>
          <w:i/>
          <w:noProof/>
          <w:sz w:val="24"/>
          <w:szCs w:val="24"/>
        </w:rPr>
        <w:t>Nefrologia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3;33(1):27-45.</w:t>
      </w:r>
    </w:p>
    <w:p w14:paraId="252C63F5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21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Zuber J, Fakhouri F, Roumenina LT, Loirat C,Fremeaux-Bacchi V. Use of eculizumab for atypical haemolytic uraemic syndrome and C3 glomerulopathies. </w:t>
      </w:r>
      <w:r w:rsidRPr="001E51E3">
        <w:rPr>
          <w:rFonts w:ascii="Times New Roman" w:hAnsi="Times New Roman"/>
          <w:i/>
          <w:noProof/>
          <w:sz w:val="24"/>
          <w:szCs w:val="24"/>
        </w:rPr>
        <w:t>Nat Rev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2;8(11):643-57.</w:t>
      </w:r>
    </w:p>
    <w:p w14:paraId="33036B5F" w14:textId="77777777" w:rsidR="00513B57" w:rsidRPr="001E51E3" w:rsidRDefault="00513B57" w:rsidP="00513B5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1E51E3">
        <w:rPr>
          <w:rFonts w:ascii="Times New Roman" w:hAnsi="Times New Roman"/>
          <w:noProof/>
          <w:sz w:val="24"/>
          <w:szCs w:val="24"/>
        </w:rPr>
        <w:t>22.</w:t>
      </w:r>
      <w:r w:rsidRPr="001E51E3">
        <w:rPr>
          <w:rFonts w:ascii="Times New Roman" w:hAnsi="Times New Roman"/>
          <w:noProof/>
          <w:sz w:val="24"/>
          <w:szCs w:val="24"/>
        </w:rPr>
        <w:tab/>
        <w:t xml:space="preserve">Fakhouri F, Fila M, Provot F, et al. Pathogenic Variants in Complement Genes and Risk of Atypical Hemolytic Uremic Syndrome Relapse after Eculizumab Discontinuation. </w:t>
      </w:r>
      <w:r w:rsidRPr="001E51E3">
        <w:rPr>
          <w:rFonts w:ascii="Times New Roman" w:hAnsi="Times New Roman"/>
          <w:i/>
          <w:noProof/>
          <w:sz w:val="24"/>
          <w:szCs w:val="24"/>
        </w:rPr>
        <w:t>Clin J Am Soc Nephrol.</w:t>
      </w:r>
      <w:r w:rsidRPr="001E51E3">
        <w:rPr>
          <w:rFonts w:ascii="Times New Roman" w:hAnsi="Times New Roman"/>
          <w:noProof/>
          <w:sz w:val="24"/>
          <w:szCs w:val="24"/>
        </w:rPr>
        <w:t xml:space="preserve"> 2017;12(1):50-9.</w:t>
      </w:r>
    </w:p>
    <w:p w14:paraId="253AEC49" w14:textId="77777777" w:rsidR="00513B57" w:rsidRPr="001E51E3" w:rsidRDefault="00513B57" w:rsidP="00513B57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  <w:lang w:val="sv-SE"/>
        </w:rPr>
      </w:pPr>
      <w:r w:rsidRPr="001E51E3">
        <w:rPr>
          <w:rFonts w:ascii="Times New Roman" w:hAnsi="Times New Roman"/>
          <w:noProof/>
          <w:sz w:val="24"/>
          <w:szCs w:val="24"/>
        </w:rPr>
        <w:t>23.</w:t>
      </w:r>
      <w:r w:rsidRPr="001E51E3">
        <w:rPr>
          <w:rFonts w:ascii="Times New Roman" w:hAnsi="Times New Roman"/>
          <w:noProof/>
          <w:sz w:val="24"/>
          <w:szCs w:val="24"/>
        </w:rPr>
        <w:tab/>
        <w:t>Al-Nouri ZL, Reese JA, Terrell DR, Vesely SK,</w:t>
      </w:r>
      <w:r w:rsidR="001E51E3">
        <w:rPr>
          <w:rFonts w:ascii="Times New Roman" w:hAnsi="Times New Roman"/>
          <w:noProof/>
          <w:sz w:val="24"/>
          <w:szCs w:val="24"/>
        </w:rPr>
        <w:t xml:space="preserve"> </w:t>
      </w:r>
      <w:r w:rsidRPr="001E51E3">
        <w:rPr>
          <w:rFonts w:ascii="Times New Roman" w:hAnsi="Times New Roman"/>
          <w:noProof/>
          <w:sz w:val="24"/>
          <w:szCs w:val="24"/>
        </w:rPr>
        <w:t xml:space="preserve">George JN. Drug-induced thrombotic microangiopathy: a systematic review of published reports. </w:t>
      </w:r>
      <w:r w:rsidRPr="001E51E3">
        <w:rPr>
          <w:rFonts w:ascii="Times New Roman" w:hAnsi="Times New Roman"/>
          <w:i/>
          <w:noProof/>
          <w:sz w:val="24"/>
          <w:szCs w:val="24"/>
          <w:lang w:val="sv-SE"/>
        </w:rPr>
        <w:t>Blood.</w:t>
      </w:r>
      <w:r w:rsidRPr="001E51E3">
        <w:rPr>
          <w:rFonts w:ascii="Times New Roman" w:hAnsi="Times New Roman"/>
          <w:noProof/>
          <w:sz w:val="24"/>
          <w:szCs w:val="24"/>
          <w:lang w:val="sv-SE"/>
        </w:rPr>
        <w:t xml:space="preserve"> 2015;125(4):616-8.</w:t>
      </w:r>
    </w:p>
    <w:p w14:paraId="60877F04" w14:textId="77777777" w:rsidR="000E6621" w:rsidRPr="001E51E3" w:rsidRDefault="008A6A87" w:rsidP="001D0335">
      <w:pPr>
        <w:ind w:left="567" w:hanging="567"/>
        <w:jc w:val="both"/>
        <w:rPr>
          <w:lang w:val="sv-SE"/>
        </w:rPr>
      </w:pPr>
      <w:r w:rsidRPr="001E51E3">
        <w:rPr>
          <w:lang w:val="sv-SE"/>
        </w:rPr>
        <w:fldChar w:fldCharType="end"/>
      </w:r>
    </w:p>
    <w:p w14:paraId="492095C4" w14:textId="77777777" w:rsidR="000E6621" w:rsidRPr="001E51E3" w:rsidRDefault="000E6621">
      <w:pPr>
        <w:rPr>
          <w:lang w:val="sv-SE"/>
        </w:rPr>
      </w:pPr>
      <w:r w:rsidRPr="001E51E3">
        <w:rPr>
          <w:lang w:val="sv-SE"/>
        </w:rPr>
        <w:br w:type="page"/>
      </w:r>
    </w:p>
    <w:p w14:paraId="021E6DD4" w14:textId="77777777" w:rsidR="00406CF3" w:rsidRPr="009B37AC" w:rsidRDefault="00406CF3" w:rsidP="001D0335">
      <w:pPr>
        <w:ind w:left="567" w:hanging="567"/>
        <w:jc w:val="both"/>
        <w:rPr>
          <w:b/>
          <w:lang w:val="sv-SE"/>
        </w:rPr>
      </w:pPr>
      <w:r w:rsidRPr="009B37AC">
        <w:rPr>
          <w:b/>
          <w:lang w:val="sv-SE"/>
        </w:rPr>
        <w:lastRenderedPageBreak/>
        <w:t>Utredning och diagnostik av patienter med misstänkt aHUS</w:t>
      </w:r>
      <w:r w:rsidR="001D0335">
        <w:rPr>
          <w:b/>
          <w:lang w:val="sv-SE"/>
        </w:rPr>
        <w:t xml:space="preserve"> (baserat på </w:t>
      </w:r>
      <w:r w:rsidR="001D0335">
        <w:rPr>
          <w:b/>
          <w:lang w:val="sv-SE"/>
        </w:rPr>
        <w:fldChar w:fldCharType="begin"/>
      </w:r>
      <w:r w:rsidR="00385107">
        <w:rPr>
          <w:b/>
          <w:lang w:val="sv-SE"/>
        </w:rPr>
        <w:instrText xml:space="preserve"> ADDIN EN.CITE &lt;EndNote&gt;&lt;Cite&gt;&lt;Author&gt;Karpman&lt;/Author&gt;&lt;Year&gt;2017&lt;/Year&gt;&lt;RecNum&gt;2745&lt;/RecNum&gt;&lt;DisplayText&gt;(3)&lt;/DisplayText&gt;&lt;record&gt;&lt;rec-number&gt;2745&lt;/rec-number&gt;&lt;foreign-keys&gt;&lt;key app="EN" db-id="5w00stsx4z9ftie59efpwxafz9x2wa22wdaz" timestamp="1489502204"&gt;2745&lt;/key&gt;&lt;/foreign-keys&gt;&lt;ref-type name="Journal Article"&gt;17&lt;/ref-type&gt;&lt;contributors&gt;&lt;authors&gt;&lt;author&gt;Karpman, D.&lt;/author&gt;&lt;author&gt;Loos, S.&lt;/author&gt;&lt;author&gt;Tati, R.&lt;/author&gt;&lt;author&gt;Arvidsson, I.&lt;/author&gt;&lt;/authors&gt;&lt;/contributors&gt;&lt;auth-address&gt;Department of Pediatrics, Clinical Sciences Lund, Lund University, Lund, Sweden.&lt;/auth-address&gt;&lt;titles&gt;&lt;title&gt;Haemolytic uraemic syndrome&lt;/title&gt;&lt;secondary-title&gt;J Intern Med&lt;/secondary-title&gt;&lt;/titles&gt;&lt;periodical&gt;&lt;full-title&gt;J Intern Med&lt;/full-title&gt;&lt;abbr-1&gt;Journal of internal medicine&lt;/abbr-1&gt;&lt;/periodical&gt;&lt;pages&gt;123-148&lt;/pages&gt;&lt;volume&gt;281&lt;/volume&gt;&lt;number&gt;2&lt;/number&gt;&lt;keywords&gt;&lt;keyword&gt;Shiga toxin&lt;/keyword&gt;&lt;keyword&gt;complement&lt;/keyword&gt;&lt;keyword&gt;enterohaemorrhagic Escherichia coli&lt;/keyword&gt;&lt;keyword&gt;haemolytic uraemic syndrome&lt;/keyword&gt;&lt;keyword&gt;microvesicles&lt;/keyword&gt;&lt;/keywords&gt;&lt;dates&gt;&lt;year&gt;2017&lt;/year&gt;&lt;pub-dates&gt;&lt;date&gt;Feb&lt;/date&gt;&lt;/pub-dates&gt;&lt;/dates&gt;&lt;isbn&gt;1365-2796 (Electronic)&amp;#xD;0954-6820 (Linking)&lt;/isbn&gt;&lt;accession-num&gt;27723152&lt;/accession-num&gt;&lt;urls&gt;&lt;related-urls&gt;&lt;url&gt;https://www.ncbi.nlm.nih.gov/pubmed/27723152&lt;/url&gt;&lt;/related-urls&gt;&lt;/urls&gt;&lt;electronic-resource-num&gt;10.1111/joim.12546&lt;/electronic-resource-num&gt;&lt;/record&gt;&lt;/Cite&gt;&lt;/EndNote&gt;</w:instrText>
      </w:r>
      <w:r w:rsidR="001D0335">
        <w:rPr>
          <w:b/>
          <w:lang w:val="sv-SE"/>
        </w:rPr>
        <w:fldChar w:fldCharType="separate"/>
      </w:r>
      <w:r w:rsidR="000E6621">
        <w:rPr>
          <w:b/>
          <w:noProof/>
          <w:lang w:val="sv-SE"/>
        </w:rPr>
        <w:t>(3)</w:t>
      </w:r>
      <w:r w:rsidR="001D0335">
        <w:rPr>
          <w:b/>
          <w:lang w:val="sv-SE"/>
        </w:rPr>
        <w:fldChar w:fldCharType="end"/>
      </w:r>
      <w:r w:rsidR="001D0335">
        <w:rPr>
          <w:b/>
          <w:lang w:val="sv-SE"/>
        </w:rPr>
        <w:t>)</w:t>
      </w:r>
    </w:p>
    <w:tbl>
      <w:tblPr>
        <w:tblStyle w:val="Tabellrutnt"/>
        <w:tblW w:w="0" w:type="auto"/>
        <w:tblLook w:val="04A0" w:firstRow="1" w:lastRow="0" w:firstColumn="1" w:lastColumn="0" w:noHBand="0" w:noVBand="1"/>
      </w:tblPr>
      <w:tblGrid>
        <w:gridCol w:w="2536"/>
        <w:gridCol w:w="3696"/>
        <w:gridCol w:w="2824"/>
      </w:tblGrid>
      <w:tr w:rsidR="00406CF3" w:rsidRPr="009B37AC" w14:paraId="05F591A7" w14:textId="77777777" w:rsidTr="001D0335">
        <w:tc>
          <w:tcPr>
            <w:tcW w:w="9056" w:type="dxa"/>
            <w:gridSpan w:val="3"/>
          </w:tcPr>
          <w:p w14:paraId="64680786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b/>
                <w:sz w:val="24"/>
                <w:szCs w:val="24"/>
              </w:rPr>
              <w:t>Anamnes</w:t>
            </w:r>
          </w:p>
        </w:tc>
      </w:tr>
      <w:tr w:rsidR="00406CF3" w:rsidRPr="009B37AC" w14:paraId="3986D064" w14:textId="77777777" w:rsidTr="001D0335">
        <w:tc>
          <w:tcPr>
            <w:tcW w:w="9056" w:type="dxa"/>
            <w:gridSpan w:val="3"/>
          </w:tcPr>
          <w:p w14:paraId="38E16259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b/>
                <w:sz w:val="24"/>
                <w:szCs w:val="24"/>
              </w:rPr>
              <w:t>Hereditet</w:t>
            </w:r>
          </w:p>
        </w:tc>
      </w:tr>
      <w:tr w:rsidR="00406CF3" w:rsidRPr="009B37AC" w14:paraId="20601BBC" w14:textId="77777777" w:rsidTr="00B3744D">
        <w:trPr>
          <w:trHeight w:val="2249"/>
        </w:trPr>
        <w:tc>
          <w:tcPr>
            <w:tcW w:w="0" w:type="auto"/>
          </w:tcPr>
          <w:p w14:paraId="03F560ED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Sjukdomstrigger</w:t>
            </w:r>
          </w:p>
        </w:tc>
        <w:tc>
          <w:tcPr>
            <w:tcW w:w="3696" w:type="dxa"/>
          </w:tcPr>
          <w:p w14:paraId="77941A58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Gastroenterit</w:t>
            </w:r>
          </w:p>
          <w:p w14:paraId="07C38F4B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Luftvägsinfektion</w:t>
            </w:r>
          </w:p>
          <w:p w14:paraId="745CE452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Andra infektioner</w:t>
            </w:r>
          </w:p>
          <w:p w14:paraId="2AB000D9" w14:textId="77777777" w:rsidR="009847BF" w:rsidRPr="009B37AC" w:rsidRDefault="009847BF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Vaccination</w:t>
            </w:r>
          </w:p>
          <w:p w14:paraId="3D1D3D67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Malignitet</w:t>
            </w:r>
          </w:p>
          <w:p w14:paraId="25C97794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BMT/HSCT</w:t>
            </w:r>
          </w:p>
          <w:p w14:paraId="3CFD3677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Graviditet</w:t>
            </w:r>
            <w:r w:rsidR="00B703EB">
              <w:rPr>
                <w:rFonts w:ascii="Times New Roman" w:hAnsi="Times New Roman" w:cs="Times New Roman"/>
                <w:sz w:val="24"/>
                <w:szCs w:val="24"/>
              </w:rPr>
              <w:t>/post-partum</w:t>
            </w:r>
          </w:p>
          <w:p w14:paraId="591F5AEE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Läkemedel*</w:t>
            </w:r>
          </w:p>
        </w:tc>
        <w:tc>
          <w:tcPr>
            <w:tcW w:w="2824" w:type="dxa"/>
          </w:tcPr>
          <w:p w14:paraId="22F0454A" w14:textId="77777777" w:rsidR="00406CF3" w:rsidRPr="009B37AC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* cyklosporin, takrolimus, sirolimus, bevacizumab, VEGF hämmare, kinin, cisplatin, gemcitabin, mitomycin, bleomycin</w:t>
            </w:r>
          </w:p>
          <w:p w14:paraId="769EDFC7" w14:textId="77777777" w:rsidR="00406CF3" w:rsidRPr="009B37AC" w:rsidRDefault="00406CF3" w:rsidP="00B3744D">
            <w:pPr>
              <w:pStyle w:val="p1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Clopidogrel, ticlopidin</w:t>
            </w:r>
          </w:p>
          <w:p w14:paraId="47FBC277" w14:textId="77777777" w:rsidR="00406CF3" w:rsidRPr="009B37AC" w:rsidRDefault="00406CF3" w:rsidP="00513B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sz w:val="24"/>
                <w:szCs w:val="24"/>
              </w:rPr>
              <w:t>P-piller</w:t>
            </w:r>
            <w:r w:rsidR="000F7861">
              <w:rPr>
                <w:rFonts w:ascii="Times New Roman" w:hAnsi="Times New Roman" w:cs="Times New Roman"/>
                <w:sz w:val="24"/>
                <w:szCs w:val="24"/>
              </w:rPr>
              <w:t xml:space="preserve"> (se även </w:t>
            </w:r>
            <w:r w:rsidR="000E6621">
              <w:fldChar w:fldCharType="begin"/>
            </w:r>
            <w:r w:rsidR="00513B57">
              <w:instrText xml:space="preserve"> ADDIN EN.CITE &lt;EndNote&gt;&lt;Cite&gt;&lt;Author&gt;Al-Nouri&lt;/Author&gt;&lt;Year&gt;2015&lt;/Year&gt;&lt;RecNum&gt;3040&lt;/RecNum&gt;&lt;DisplayText&gt;(23)&lt;/DisplayText&gt;&lt;record&gt;&lt;rec-number&gt;3040&lt;/rec-number&gt;&lt;foreign-keys&gt;&lt;key app="EN" db-id="5w00stsx4z9ftie59efpwxafz9x2wa22wdaz" timestamp="1502720955"&gt;3040&lt;/key&gt;&lt;/foreign-keys&gt;&lt;ref-type name="Journal Article"&gt;17&lt;/ref-type&gt;&lt;contributors&gt;&lt;authors&gt;&lt;author&gt;Al-Nouri, Z. L.&lt;/author&gt;&lt;author&gt;Reese, J. A.&lt;/author&gt;&lt;author&gt;Terrell, D. R.&lt;/author&gt;&lt;author&gt;Vesely, S. K.&lt;/author&gt;&lt;author&gt;George, J. N.&lt;/author&gt;&lt;/authors&gt;&lt;/contributors&gt;&lt;auth-address&gt;Department of Biostatistics and Epidemiology, College of Public Health, and.&amp;#xD;Department of Biostatistics and Epidemiology, College of Public Health, and Hematology-Oncology Section, Department of Medicine, College of Medicine, University of Oklahoma Health Sciences Center, Oklahoma City, OK.&lt;/auth-address&gt;&lt;titles&gt;&lt;title&gt;Drug-induced thrombotic microangiopathy: a systematic review of published report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616-8&lt;/pages&gt;&lt;volume&gt;125&lt;/volume&gt;&lt;number&gt;4&lt;/number&gt;&lt;keywords&gt;&lt;keyword&gt;*Drug-Related Side Effects and Adverse Reactions&lt;/keyword&gt;&lt;keyword&gt;Female&lt;/keyword&gt;&lt;keyword&gt;Hemolytic-Uremic Syndrome/*chemically induced&lt;/keyword&gt;&lt;keyword&gt;Humans&lt;/keyword&gt;&lt;keyword&gt;Male&lt;/keyword&gt;&lt;keyword&gt;Purpura, Thrombocytopenic, Idiopathic/*chemically induced&lt;/keyword&gt;&lt;/keywords&gt;&lt;dates&gt;&lt;year&gt;2015&lt;/year&gt;&lt;pub-dates&gt;&lt;date&gt;Jan 22&lt;/date&gt;&lt;/pub-dates&gt;&lt;/dates&gt;&lt;isbn&gt;1528-0020 (Electronic)&amp;#xD;0006-4971 (Linking)&lt;/isbn&gt;&lt;accession-num&gt;25414441&lt;/accession-num&gt;&lt;urls&gt;&lt;related-urls&gt;&lt;url&gt;http://www.ncbi.nlm.nih.gov/pubmed/25414441&lt;/url&gt;&lt;/related-urls&gt;&lt;/urls&gt;&lt;custom2&gt;4304106&lt;/custom2&gt;&lt;electronic-resource-num&gt;10.1182/blood-2014-11-611335&lt;/electronic-resource-num&gt;&lt;/record&gt;&lt;/Cite&gt;&lt;/EndNote&gt;</w:instrText>
            </w:r>
            <w:r w:rsidR="000E6621">
              <w:fldChar w:fldCharType="separate"/>
            </w:r>
            <w:r w:rsidR="00513B57">
              <w:rPr>
                <w:noProof/>
              </w:rPr>
              <w:t>(23)</w:t>
            </w:r>
            <w:r w:rsidR="000E6621">
              <w:fldChar w:fldCharType="end"/>
            </w:r>
            <w:r w:rsidR="00433C2E">
              <w:t>)</w:t>
            </w:r>
          </w:p>
        </w:tc>
      </w:tr>
      <w:tr w:rsidR="00406CF3" w:rsidRPr="009B37AC" w14:paraId="111F7579" w14:textId="77777777" w:rsidTr="001D0335">
        <w:tc>
          <w:tcPr>
            <w:tcW w:w="9056" w:type="dxa"/>
            <w:gridSpan w:val="3"/>
          </w:tcPr>
          <w:p w14:paraId="2214C03C" w14:textId="77777777" w:rsidR="00406CF3" w:rsidRPr="009B37AC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37AC">
              <w:rPr>
                <w:rFonts w:ascii="Times New Roman" w:hAnsi="Times New Roman" w:cs="Times New Roman"/>
                <w:b/>
                <w:sz w:val="24"/>
                <w:szCs w:val="24"/>
              </w:rPr>
              <w:t>Diagnostik vid trombotisk mikroangiopati</w:t>
            </w:r>
          </w:p>
        </w:tc>
      </w:tr>
      <w:tr w:rsidR="00406CF3" w:rsidRPr="001A1F48" w14:paraId="56E32755" w14:textId="77777777" w:rsidTr="001D0335">
        <w:tc>
          <w:tcPr>
            <w:tcW w:w="0" w:type="auto"/>
          </w:tcPr>
          <w:p w14:paraId="7EEA54DB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Hemolys</w:t>
            </w:r>
          </w:p>
        </w:tc>
        <w:tc>
          <w:tcPr>
            <w:tcW w:w="3696" w:type="dxa"/>
          </w:tcPr>
          <w:p w14:paraId="7EC654B5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Hb, retikulocyter, LD, haptoglobin, fragmenterade röda (schistocyter)</w:t>
            </w:r>
          </w:p>
          <w:p w14:paraId="19ACAD66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rekt antiglobulin test DAT/Coombs test</w:t>
            </w:r>
          </w:p>
        </w:tc>
        <w:tc>
          <w:tcPr>
            <w:tcW w:w="2824" w:type="dxa"/>
          </w:tcPr>
          <w:p w14:paraId="1084EF75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406CF3" w:rsidRPr="001A1F48" w14:paraId="39CBF18A" w14:textId="77777777" w:rsidTr="001D0335">
        <w:tc>
          <w:tcPr>
            <w:tcW w:w="0" w:type="auto"/>
          </w:tcPr>
          <w:p w14:paraId="6368BAD3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Trombocytkonsumption</w:t>
            </w:r>
          </w:p>
        </w:tc>
        <w:tc>
          <w:tcPr>
            <w:tcW w:w="3696" w:type="dxa"/>
          </w:tcPr>
          <w:p w14:paraId="43D40D6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Trombocy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alt</w:t>
            </w:r>
          </w:p>
        </w:tc>
        <w:tc>
          <w:tcPr>
            <w:tcW w:w="2824" w:type="dxa"/>
          </w:tcPr>
          <w:p w14:paraId="39137067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2FADB493" w14:textId="77777777" w:rsidTr="001D0335">
        <w:tc>
          <w:tcPr>
            <w:tcW w:w="0" w:type="auto"/>
          </w:tcPr>
          <w:p w14:paraId="5FFE17F8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agulation</w:t>
            </w:r>
          </w:p>
        </w:tc>
        <w:tc>
          <w:tcPr>
            <w:tcW w:w="3696" w:type="dxa"/>
          </w:tcPr>
          <w:p w14:paraId="31EA60F5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TT, PK</w:t>
            </w:r>
          </w:p>
        </w:tc>
        <w:tc>
          <w:tcPr>
            <w:tcW w:w="2824" w:type="dxa"/>
          </w:tcPr>
          <w:p w14:paraId="0796650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50821" w14:paraId="7CA0285C" w14:textId="77777777" w:rsidTr="001D0335">
        <w:tc>
          <w:tcPr>
            <w:tcW w:w="0" w:type="auto"/>
            <w:vMerge w:val="restart"/>
          </w:tcPr>
          <w:p w14:paraId="35F543BE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Organskada:</w:t>
            </w:r>
          </w:p>
          <w:p w14:paraId="1D34AFC9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Njurar </w:t>
            </w:r>
          </w:p>
          <w:p w14:paraId="09486ABE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A33C1C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Extra-renala manifestationer</w:t>
            </w:r>
          </w:p>
        </w:tc>
        <w:tc>
          <w:tcPr>
            <w:tcW w:w="3696" w:type="dxa"/>
          </w:tcPr>
          <w:p w14:paraId="6E9CF4E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24" w:type="dxa"/>
          </w:tcPr>
          <w:p w14:paraId="166D5D47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50821" w14:paraId="179219AA" w14:textId="77777777" w:rsidTr="001D0335">
        <w:tc>
          <w:tcPr>
            <w:tcW w:w="0" w:type="auto"/>
            <w:vMerge/>
          </w:tcPr>
          <w:p w14:paraId="27393AC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96" w:type="dxa"/>
          </w:tcPr>
          <w:p w14:paraId="59908064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Kreatinin, urea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4E05C8">
              <w:rPr>
                <w:rFonts w:ascii="Times New Roman" w:hAnsi="Times New Roman" w:cs="Times New Roman"/>
                <w:sz w:val="24"/>
                <w:szCs w:val="24"/>
              </w:rPr>
              <w:t>GFR, ultraljud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, ev biopsi</w:t>
            </w:r>
          </w:p>
        </w:tc>
        <w:tc>
          <w:tcPr>
            <w:tcW w:w="2824" w:type="dxa"/>
          </w:tcPr>
          <w:p w14:paraId="179A5A97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50821" w14:paraId="462B338A" w14:textId="77777777" w:rsidTr="001D0335">
        <w:tc>
          <w:tcPr>
            <w:tcW w:w="0" w:type="auto"/>
            <w:vMerge/>
          </w:tcPr>
          <w:p w14:paraId="5AEF5B2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96" w:type="dxa"/>
          </w:tcPr>
          <w:p w14:paraId="2B89FE68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Neurologiska symptom?</w:t>
            </w:r>
          </w:p>
          <w:p w14:paraId="67F1979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Hjärtpåverkan?</w:t>
            </w:r>
          </w:p>
          <w:p w14:paraId="3A50BA4B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Leverpåverkan?</w:t>
            </w:r>
          </w:p>
          <w:p w14:paraId="4607AB8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Andra </w:t>
            </w:r>
          </w:p>
        </w:tc>
        <w:tc>
          <w:tcPr>
            <w:tcW w:w="2824" w:type="dxa"/>
          </w:tcPr>
          <w:p w14:paraId="2F4D5E6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7A18F6D5" w14:textId="77777777" w:rsidTr="001D0335">
        <w:tc>
          <w:tcPr>
            <w:tcW w:w="9056" w:type="dxa"/>
            <w:gridSpan w:val="3"/>
          </w:tcPr>
          <w:p w14:paraId="02650FB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b/>
                <w:sz w:val="24"/>
                <w:szCs w:val="24"/>
              </w:rPr>
              <w:t>Diff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rential</w:t>
            </w:r>
            <w:r w:rsidRPr="001A1F4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diagnostik</w:t>
            </w:r>
          </w:p>
        </w:tc>
      </w:tr>
      <w:tr w:rsidR="00406CF3" w:rsidRPr="00150821" w14:paraId="223BED2F" w14:textId="77777777" w:rsidTr="001D0335">
        <w:tc>
          <w:tcPr>
            <w:tcW w:w="0" w:type="auto"/>
          </w:tcPr>
          <w:p w14:paraId="2AC2464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EHEC </w:t>
            </w:r>
          </w:p>
          <w:p w14:paraId="7A0F477E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(enterohemorragisk </w:t>
            </w:r>
            <w:r w:rsidRPr="001A1F48">
              <w:rPr>
                <w:rFonts w:ascii="Times New Roman" w:hAnsi="Times New Roman" w:cs="Times New Roman"/>
                <w:i/>
                <w:sz w:val="24"/>
                <w:szCs w:val="24"/>
              </w:rPr>
              <w:t>Escherichia coli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373698F9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infektion</w:t>
            </w:r>
          </w:p>
        </w:tc>
        <w:tc>
          <w:tcPr>
            <w:tcW w:w="3696" w:type="dxa"/>
          </w:tcPr>
          <w:p w14:paraId="4497470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eces eller rektal</w:t>
            </w:r>
            <w:r w:rsidRPr="001A1F4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</w:t>
            </w:r>
            <w:r w:rsidRPr="001A1F4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dling</w:t>
            </w:r>
          </w:p>
          <w:p w14:paraId="7A8C7E5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  <w:r w:rsidRPr="001A1F4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eces PCR för EHEC virulens gener </w:t>
            </w:r>
            <w:r w:rsidRPr="001A1F48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stx</w:t>
            </w:r>
            <w:r w:rsidRPr="001A1F4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r w:rsidRPr="001A1F48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eae, uidA</w:t>
            </w:r>
          </w:p>
          <w:p w14:paraId="7AD84657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F26AF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rinodling för EHEC</w:t>
            </w:r>
          </w:p>
          <w:p w14:paraId="560F7D5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yponatremi, leverpåverkan</w:t>
            </w:r>
          </w:p>
        </w:tc>
        <w:tc>
          <w:tcPr>
            <w:tcW w:w="2824" w:type="dxa"/>
          </w:tcPr>
          <w:p w14:paraId="2B48C861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33A4798A" w14:textId="77777777" w:rsidTr="001D0335">
        <w:tc>
          <w:tcPr>
            <w:tcW w:w="0" w:type="auto"/>
          </w:tcPr>
          <w:p w14:paraId="7006E389" w14:textId="77777777" w:rsidR="00406CF3" w:rsidRPr="001A1F48" w:rsidRDefault="00596A8A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fluens</w:t>
            </w:r>
            <w:r w:rsidR="00406CF3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3696" w:type="dxa"/>
          </w:tcPr>
          <w:p w14:paraId="5353F934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1N1</w:t>
            </w:r>
          </w:p>
        </w:tc>
        <w:tc>
          <w:tcPr>
            <w:tcW w:w="2824" w:type="dxa"/>
          </w:tcPr>
          <w:p w14:paraId="578C123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7D1CF87A" w14:textId="77777777" w:rsidTr="001D0335">
        <w:tc>
          <w:tcPr>
            <w:tcW w:w="0" w:type="auto"/>
          </w:tcPr>
          <w:p w14:paraId="47D772A2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IV</w:t>
            </w:r>
          </w:p>
        </w:tc>
        <w:tc>
          <w:tcPr>
            <w:tcW w:w="3696" w:type="dxa"/>
          </w:tcPr>
          <w:p w14:paraId="2F557FFA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rologi</w:t>
            </w:r>
          </w:p>
        </w:tc>
        <w:tc>
          <w:tcPr>
            <w:tcW w:w="2824" w:type="dxa"/>
          </w:tcPr>
          <w:p w14:paraId="7E1B6C7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50821" w14:paraId="13E1B060" w14:textId="77777777" w:rsidTr="001D0335">
        <w:tc>
          <w:tcPr>
            <w:tcW w:w="0" w:type="auto"/>
          </w:tcPr>
          <w:p w14:paraId="5B756C3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TTP </w:t>
            </w:r>
          </w:p>
          <w:p w14:paraId="42C53240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(Trombotisk trombocytopen purpura) </w:t>
            </w:r>
          </w:p>
        </w:tc>
        <w:tc>
          <w:tcPr>
            <w:tcW w:w="3696" w:type="dxa"/>
          </w:tcPr>
          <w:p w14:paraId="2225AAE7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ADAMTS13 aktivitet &lt;5% </w:t>
            </w:r>
          </w:p>
          <w:p w14:paraId="1A1A17BE" w14:textId="77777777" w:rsidR="00406CF3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Seru</w:t>
            </w:r>
            <w:r w:rsidR="004E05C8">
              <w:rPr>
                <w:rFonts w:ascii="Times New Roman" w:hAnsi="Times New Roman" w:cs="Times New Roman"/>
                <w:sz w:val="24"/>
                <w:szCs w:val="24"/>
              </w:rPr>
              <w:t>m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tikroppar mot ADAMTS13 </w:t>
            </w:r>
          </w:p>
          <w:p w14:paraId="760D93DC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1EE55D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F5FB069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DNA analys för ADAMTS13 mutationer </w:t>
            </w:r>
          </w:p>
        </w:tc>
        <w:tc>
          <w:tcPr>
            <w:tcW w:w="2824" w:type="dxa"/>
          </w:tcPr>
          <w:p w14:paraId="04FF726F" w14:textId="77777777" w:rsidR="00406CF3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946AEA">
              <w:rPr>
                <w:rFonts w:ascii="Times New Roman" w:hAnsi="Times New Roman" w:cs="Times New Roman"/>
                <w:sz w:val="24"/>
                <w:szCs w:val="24"/>
              </w:rPr>
              <w:t>DAMTS13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ktivitet och antikroppar analyseras på Koagulationslab i Malmö</w:t>
            </w:r>
          </w:p>
          <w:p w14:paraId="56D5BEFA" w14:textId="77777777" w:rsidR="00406CF3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10C4E91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enetik vid 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Avdelning för pediatrik i Lund i samarbete med Center för molekylär diagnostik</w:t>
            </w:r>
          </w:p>
          <w:p w14:paraId="302EF109" w14:textId="77777777" w:rsidR="00406CF3" w:rsidRPr="001A1F48" w:rsidRDefault="00150821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hyperlink r:id="rId17" w:history="1">
              <w:r w:rsidR="00406CF3" w:rsidRPr="001A1F48">
                <w:rPr>
                  <w:rStyle w:val="Hyperlnk"/>
                  <w:rFonts w:ascii="Times New Roman" w:hAnsi="Times New Roman"/>
                  <w:sz w:val="24"/>
                  <w:szCs w:val="24"/>
                </w:rPr>
                <w:t>diana.karpman@med.lu.se</w:t>
              </w:r>
            </w:hyperlink>
          </w:p>
        </w:tc>
      </w:tr>
      <w:tr w:rsidR="00406CF3" w:rsidRPr="00150821" w14:paraId="15500684" w14:textId="77777777" w:rsidTr="001D0335">
        <w:tc>
          <w:tcPr>
            <w:tcW w:w="0" w:type="auto"/>
          </w:tcPr>
          <w:p w14:paraId="54381F00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mplement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analys</w:t>
            </w:r>
          </w:p>
        </w:tc>
        <w:tc>
          <w:tcPr>
            <w:tcW w:w="3696" w:type="dxa"/>
          </w:tcPr>
          <w:p w14:paraId="080A31D3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Antikroppar mot faktor H</w:t>
            </w:r>
          </w:p>
          <w:p w14:paraId="0A26119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Koncentration av C3, C3dg, faktor H, faktor I, faktor B</w:t>
            </w:r>
          </w:p>
          <w:p w14:paraId="717CBE11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Komplementfunktion</w:t>
            </w:r>
          </w:p>
          <w:p w14:paraId="59947C93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MCP-uttryck på blodceller</w:t>
            </w:r>
          </w:p>
        </w:tc>
        <w:tc>
          <w:tcPr>
            <w:tcW w:w="2824" w:type="dxa"/>
          </w:tcPr>
          <w:p w14:paraId="307BEA8C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Klinisk immunologi, Lund</w:t>
            </w:r>
          </w:p>
          <w:p w14:paraId="1CE1B9DA" w14:textId="6A56A5B1" w:rsidR="00406CF3" w:rsidRDefault="00150821" w:rsidP="00B3744D">
            <w:pPr>
              <w:rPr>
                <w:rStyle w:val="Hyperlnk"/>
              </w:rPr>
            </w:pPr>
            <w:hyperlink r:id="rId18" w:history="1">
              <w:r w:rsidR="00406CF3" w:rsidRPr="001A1F48">
                <w:rPr>
                  <w:rStyle w:val="Hyperlnk"/>
                  <w:rFonts w:ascii="Times New Roman" w:hAnsi="Times New Roman"/>
                  <w:sz w:val="24"/>
                  <w:szCs w:val="24"/>
                </w:rPr>
                <w:t>lillemor.skattum@skane.se</w:t>
              </w:r>
            </w:hyperlink>
          </w:p>
          <w:p w14:paraId="191F75A2" w14:textId="5BD72F63" w:rsidR="00B02B43" w:rsidRPr="001A1F48" w:rsidRDefault="00B02B4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23FD6">
              <w:rPr>
                <w:rFonts w:ascii="Times New Roman" w:hAnsi="Times New Roman" w:cs="Times New Roman"/>
                <w:sz w:val="24"/>
                <w:szCs w:val="24"/>
              </w:rPr>
              <w:t>Alternativt Klin Immuinologi Karolinska Huddinge/ Akademiska sjukhuset Uppsala</w:t>
            </w:r>
          </w:p>
          <w:p w14:paraId="1AA3B47E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A16A708" w14:textId="6941DA2E" w:rsidR="001D0335" w:rsidRPr="000F7861" w:rsidRDefault="001D0335">
      <w:pPr>
        <w:rPr>
          <w:lang w:val="sv-SE"/>
        </w:rPr>
      </w:pPr>
    </w:p>
    <w:tbl>
      <w:tblPr>
        <w:tblStyle w:val="Tabellrutnt"/>
        <w:tblW w:w="0" w:type="auto"/>
        <w:tblLook w:val="04A0" w:firstRow="1" w:lastRow="0" w:firstColumn="1" w:lastColumn="0" w:noHBand="0" w:noVBand="1"/>
      </w:tblPr>
      <w:tblGrid>
        <w:gridCol w:w="2536"/>
        <w:gridCol w:w="3696"/>
        <w:gridCol w:w="2824"/>
      </w:tblGrid>
      <w:tr w:rsidR="00406CF3" w:rsidRPr="001A1F48" w14:paraId="42E16913" w14:textId="77777777" w:rsidTr="001D0335">
        <w:tc>
          <w:tcPr>
            <w:tcW w:w="0" w:type="auto"/>
          </w:tcPr>
          <w:p w14:paraId="1212B6C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mplement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genetik</w:t>
            </w:r>
          </w:p>
        </w:tc>
        <w:tc>
          <w:tcPr>
            <w:tcW w:w="3696" w:type="dxa"/>
          </w:tcPr>
          <w:p w14:paraId="72FA8DBD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C3, faktor B, faktor I, faktor H, faktor-H relaterade proteiner 1-5, membran kofaktor prote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(MCP/CD46), trombomodulin (THBD)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lusterin (sekvensering)</w:t>
            </w:r>
          </w:p>
          <w:p w14:paraId="111C7443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Faktor H, fakt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H relaterad</w:t>
            </w:r>
            <w:r w:rsidR="00946AEA">
              <w:rPr>
                <w:rFonts w:ascii="Times New Roman" w:hAnsi="Times New Roman" w:cs="Times New Roman"/>
                <w:sz w:val="24"/>
                <w:szCs w:val="24"/>
              </w:rPr>
              <w:t xml:space="preserve">e (FHR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roteiner 1-5 (MLP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A analys)</w:t>
            </w:r>
          </w:p>
          <w:p w14:paraId="0BA4F7B3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I genpanelen ingår även analys av ADAMTS13, diacylglycerol kinas ɛ (DGKE), plasminogen</w:t>
            </w:r>
          </w:p>
        </w:tc>
        <w:tc>
          <w:tcPr>
            <w:tcW w:w="2824" w:type="dxa"/>
          </w:tcPr>
          <w:p w14:paraId="52BF3AD5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Avdelning för pediatrik i Lund i samarbete med Center för molekylär diagnostik</w:t>
            </w:r>
          </w:p>
          <w:p w14:paraId="0D40EF0C" w14:textId="77777777" w:rsidR="00406CF3" w:rsidRPr="001A1F48" w:rsidRDefault="00150821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hyperlink r:id="rId19" w:history="1">
              <w:r w:rsidR="00406CF3" w:rsidRPr="001A1F48">
                <w:rPr>
                  <w:rStyle w:val="Hyperlnk"/>
                  <w:rFonts w:ascii="Times New Roman" w:hAnsi="Times New Roman"/>
                  <w:sz w:val="24"/>
                  <w:szCs w:val="24"/>
                </w:rPr>
                <w:t>diana.karpman@med.lu.se</w:t>
              </w:r>
            </w:hyperlink>
          </w:p>
          <w:p w14:paraId="0F1F67E5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5746D280" w14:textId="77777777" w:rsidTr="001D0335">
        <w:tc>
          <w:tcPr>
            <w:tcW w:w="0" w:type="auto"/>
          </w:tcPr>
          <w:p w14:paraId="5C88D02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Pneumokock HUS</w:t>
            </w:r>
          </w:p>
        </w:tc>
        <w:tc>
          <w:tcPr>
            <w:tcW w:w="3696" w:type="dxa"/>
          </w:tcPr>
          <w:p w14:paraId="07A712C3" w14:textId="77777777" w:rsidR="00406CF3" w:rsidRPr="001A1F48" w:rsidRDefault="00406CF3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omsen Friedenreich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 antig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T antigen lektinanalys)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 på erytrocyte</w:t>
            </w:r>
            <w:r w:rsidR="00946AEA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2824" w:type="dxa"/>
          </w:tcPr>
          <w:p w14:paraId="2F877019" w14:textId="77777777" w:rsidR="00406CF3" w:rsidRPr="001A1F48" w:rsidRDefault="00946AEA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ktinanalys genomförs</w:t>
            </w:r>
            <w:r w:rsidR="00406CF3"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 vid avdelningen för hematologi och transfusionsmedicin Lund</w:t>
            </w:r>
          </w:p>
          <w:p w14:paraId="79E43DD4" w14:textId="77777777" w:rsidR="00406CF3" w:rsidRPr="001A1F48" w:rsidRDefault="00150821" w:rsidP="00B374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hyperlink r:id="rId20" w:history="1">
              <w:r w:rsidR="00406CF3" w:rsidRPr="001A1F48">
                <w:rPr>
                  <w:rStyle w:val="Hyperlnk"/>
                  <w:rFonts w:ascii="Times New Roman" w:hAnsi="Times New Roman"/>
                  <w:sz w:val="24"/>
                  <w:szCs w:val="24"/>
                </w:rPr>
                <w:t>jill.storry@med.lu.se</w:t>
              </w:r>
            </w:hyperlink>
          </w:p>
          <w:p w14:paraId="4424EA8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663C7F2B" w14:textId="77777777" w:rsidTr="001D0335">
        <w:tc>
          <w:tcPr>
            <w:tcW w:w="0" w:type="auto"/>
          </w:tcPr>
          <w:p w14:paraId="530669F1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noklonal gammopati</w:t>
            </w:r>
          </w:p>
        </w:tc>
        <w:tc>
          <w:tcPr>
            <w:tcW w:w="3696" w:type="dxa"/>
          </w:tcPr>
          <w:p w14:paraId="381B1C8A" w14:textId="77777777" w:rsidR="00406CF3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24" w:type="dxa"/>
          </w:tcPr>
          <w:p w14:paraId="0322B9B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4E05C8" w14:paraId="128FFCC9" w14:textId="77777777" w:rsidTr="001D0335">
        <w:tc>
          <w:tcPr>
            <w:tcW w:w="0" w:type="auto"/>
          </w:tcPr>
          <w:p w14:paraId="39E789F6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Kobalamin C defekt HUS</w:t>
            </w:r>
          </w:p>
        </w:tc>
        <w:tc>
          <w:tcPr>
            <w:tcW w:w="3696" w:type="dxa"/>
          </w:tcPr>
          <w:p w14:paraId="02A47E15" w14:textId="77777777" w:rsidR="00406CF3" w:rsidRPr="001A1F48" w:rsidRDefault="004E05C8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lasma-homocystein, plasma och urin-</w:t>
            </w:r>
            <w:r w:rsidR="00406CF3" w:rsidRPr="001A1F48">
              <w:rPr>
                <w:rFonts w:ascii="Times New Roman" w:hAnsi="Times New Roman" w:cs="Times New Roman"/>
                <w:sz w:val="24"/>
                <w:szCs w:val="24"/>
              </w:rPr>
              <w:t>metylmalonsyra</w:t>
            </w:r>
          </w:p>
          <w:p w14:paraId="7B85ABB0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Mutationer i </w:t>
            </w:r>
            <w:r w:rsidRPr="001A1F48">
              <w:rPr>
                <w:rFonts w:ascii="Times New Roman" w:hAnsi="Times New Roman" w:cs="Times New Roman"/>
                <w:i/>
                <w:sz w:val="24"/>
                <w:szCs w:val="24"/>
              </w:rPr>
              <w:t>MMACHC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 gen</w:t>
            </w:r>
          </w:p>
        </w:tc>
        <w:tc>
          <w:tcPr>
            <w:tcW w:w="2824" w:type="dxa"/>
          </w:tcPr>
          <w:p w14:paraId="52188AC1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394DB97C" w14:textId="77777777" w:rsidTr="001D0335">
        <w:tc>
          <w:tcPr>
            <w:tcW w:w="0" w:type="auto"/>
          </w:tcPr>
          <w:p w14:paraId="38E1695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SLE</w:t>
            </w:r>
          </w:p>
        </w:tc>
        <w:tc>
          <w:tcPr>
            <w:tcW w:w="3696" w:type="dxa"/>
          </w:tcPr>
          <w:p w14:paraId="3A93CD0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E serologi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, C4, C1q</w:t>
            </w:r>
          </w:p>
        </w:tc>
        <w:tc>
          <w:tcPr>
            <w:tcW w:w="2824" w:type="dxa"/>
          </w:tcPr>
          <w:p w14:paraId="532E7BB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2AF9F08C" w14:textId="77777777" w:rsidTr="001D0335">
        <w:tc>
          <w:tcPr>
            <w:tcW w:w="0" w:type="auto"/>
          </w:tcPr>
          <w:p w14:paraId="75D189E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191919"/>
                <w:sz w:val="24"/>
                <w:szCs w:val="24"/>
              </w:rPr>
              <w:t>A</w:t>
            </w:r>
            <w:r w:rsidRPr="001A1F48">
              <w:rPr>
                <w:rFonts w:ascii="Times New Roman" w:hAnsi="Times New Roman" w:cs="Times New Roman"/>
                <w:color w:val="191919"/>
                <w:sz w:val="24"/>
                <w:szCs w:val="24"/>
              </w:rPr>
              <w:t>ntikardiolipinsyndrom</w:t>
            </w:r>
          </w:p>
        </w:tc>
        <w:tc>
          <w:tcPr>
            <w:tcW w:w="3696" w:type="dxa"/>
          </w:tcPr>
          <w:p w14:paraId="02A39A04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color w:val="191919"/>
                <w:sz w:val="24"/>
                <w:szCs w:val="24"/>
              </w:rPr>
              <w:t xml:space="preserve">APTT, antifosfolipidantikroppar </w:t>
            </w:r>
          </w:p>
        </w:tc>
        <w:tc>
          <w:tcPr>
            <w:tcW w:w="2824" w:type="dxa"/>
          </w:tcPr>
          <w:p w14:paraId="5958491E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50821" w14:paraId="00E0B8DF" w14:textId="77777777" w:rsidTr="001D0335">
        <w:tc>
          <w:tcPr>
            <w:tcW w:w="0" w:type="auto"/>
          </w:tcPr>
          <w:p w14:paraId="518E03E0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Sklerodermi</w:t>
            </w:r>
          </w:p>
        </w:tc>
        <w:tc>
          <w:tcPr>
            <w:tcW w:w="3696" w:type="dxa"/>
          </w:tcPr>
          <w:p w14:paraId="50377A1F" w14:textId="77777777" w:rsidR="00406CF3" w:rsidRPr="008D1913" w:rsidRDefault="00406CF3" w:rsidP="009B37AC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color w:val="191919"/>
                <w:sz w:val="24"/>
                <w:szCs w:val="24"/>
              </w:rPr>
              <w:t xml:space="preserve">anti-Scl 70, </w:t>
            </w:r>
            <w:r w:rsidRPr="008D1913">
              <w:rPr>
                <w:rFonts w:ascii="Times New Roman" w:eastAsia="Times New Roman" w:hAnsi="Times New Roman" w:cs="Times New Roman"/>
                <w:sz w:val="24"/>
                <w:szCs w:val="24"/>
              </w:rPr>
              <w:t>anti-RNA polymeras III antikroppar</w:t>
            </w:r>
          </w:p>
        </w:tc>
        <w:tc>
          <w:tcPr>
            <w:tcW w:w="2824" w:type="dxa"/>
          </w:tcPr>
          <w:p w14:paraId="7B54D79E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2DE17B5A" w14:textId="77777777" w:rsidTr="001D0335">
        <w:tc>
          <w:tcPr>
            <w:tcW w:w="0" w:type="auto"/>
          </w:tcPr>
          <w:p w14:paraId="4820E8DA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Malign hype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i</w:t>
            </w:r>
          </w:p>
        </w:tc>
        <w:tc>
          <w:tcPr>
            <w:tcW w:w="3696" w:type="dxa"/>
          </w:tcPr>
          <w:p w14:paraId="3191C29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Ögonbottnar, </w:t>
            </w:r>
            <w:r w:rsidR="00596A8A">
              <w:rPr>
                <w:rFonts w:ascii="Times New Roman" w:hAnsi="Times New Roman" w:cs="Times New Roman"/>
                <w:sz w:val="24"/>
                <w:szCs w:val="24"/>
              </w:rPr>
              <w:t>ekokardiografi</w:t>
            </w:r>
          </w:p>
        </w:tc>
        <w:tc>
          <w:tcPr>
            <w:tcW w:w="2824" w:type="dxa"/>
          </w:tcPr>
          <w:p w14:paraId="3FE42162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1C2E0558" w14:textId="77777777" w:rsidTr="001D0335">
        <w:tc>
          <w:tcPr>
            <w:tcW w:w="0" w:type="auto"/>
          </w:tcPr>
          <w:p w14:paraId="3E4601DD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L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LP syndrom (</w:t>
            </w:r>
            <w:r w:rsidRPr="001A1F48">
              <w:rPr>
                <w:rFonts w:ascii="Times New Roman" w:hAnsi="Times New Roman" w:cs="Times New Roman"/>
                <w:bCs/>
                <w:sz w:val="24"/>
                <w:szCs w:val="24"/>
              </w:rPr>
              <w:t>H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emolysis, </w:t>
            </w:r>
            <w:r w:rsidRPr="001A1F48">
              <w:rPr>
                <w:rFonts w:ascii="Times New Roman" w:hAnsi="Times New Roman" w:cs="Times New Roman"/>
                <w:bCs/>
                <w:sz w:val="24"/>
                <w:szCs w:val="24"/>
              </w:rPr>
              <w:t>E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levated </w:t>
            </w:r>
            <w:r w:rsidRPr="001A1F48">
              <w:rPr>
                <w:rFonts w:ascii="Times New Roman" w:hAnsi="Times New Roman" w:cs="Times New Roman"/>
                <w:bCs/>
                <w:sz w:val="24"/>
                <w:szCs w:val="24"/>
              </w:rPr>
              <w:t>L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>iver</w:t>
            </w:r>
            <w:r w:rsidR="004E05C8">
              <w:rPr>
                <w:rFonts w:ascii="Times New Roman" w:hAnsi="Times New Roman" w:cs="Times New Roman"/>
                <w:sz w:val="24"/>
                <w:szCs w:val="24"/>
              </w:rPr>
              <w:t xml:space="preserve"> enzymes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A1F48">
              <w:rPr>
                <w:rFonts w:ascii="Times New Roman" w:hAnsi="Times New Roman" w:cs="Times New Roman"/>
                <w:bCs/>
                <w:sz w:val="24"/>
                <w:szCs w:val="24"/>
              </w:rPr>
              <w:t>L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ow </w:t>
            </w:r>
            <w:r w:rsidRPr="001A1F48">
              <w:rPr>
                <w:rFonts w:ascii="Times New Roman" w:hAnsi="Times New Roman" w:cs="Times New Roman"/>
                <w:bCs/>
                <w:sz w:val="24"/>
                <w:szCs w:val="24"/>
              </w:rPr>
              <w:t>P</w:t>
            </w: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latelets) </w:t>
            </w:r>
          </w:p>
        </w:tc>
        <w:tc>
          <w:tcPr>
            <w:tcW w:w="3696" w:type="dxa"/>
          </w:tcPr>
          <w:p w14:paraId="1EC250C8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1F48">
              <w:rPr>
                <w:rFonts w:ascii="Times New Roman" w:hAnsi="Times New Roman" w:cs="Times New Roman"/>
                <w:sz w:val="24"/>
                <w:szCs w:val="24"/>
              </w:rPr>
              <w:t xml:space="preserve">Levertransaminaser </w:t>
            </w:r>
          </w:p>
        </w:tc>
        <w:tc>
          <w:tcPr>
            <w:tcW w:w="2824" w:type="dxa"/>
          </w:tcPr>
          <w:p w14:paraId="1FA1C5CD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06CF3" w:rsidRPr="001A1F48" w14:paraId="68E3CF69" w14:textId="77777777" w:rsidTr="001D0335">
        <w:tc>
          <w:tcPr>
            <w:tcW w:w="0" w:type="auto"/>
          </w:tcPr>
          <w:p w14:paraId="2C8FB977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ansplantation och CMV viremi</w:t>
            </w:r>
          </w:p>
        </w:tc>
        <w:tc>
          <w:tcPr>
            <w:tcW w:w="3696" w:type="dxa"/>
          </w:tcPr>
          <w:p w14:paraId="20CAE26C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V PCR</w:t>
            </w:r>
          </w:p>
        </w:tc>
        <w:tc>
          <w:tcPr>
            <w:tcW w:w="2824" w:type="dxa"/>
          </w:tcPr>
          <w:p w14:paraId="225D1B0F" w14:textId="77777777" w:rsidR="00406CF3" w:rsidRPr="001A1F48" w:rsidRDefault="00406CF3" w:rsidP="009B37A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698DB7F" w14:textId="77777777" w:rsidR="00406CF3" w:rsidRPr="001A1F48" w:rsidRDefault="00406CF3" w:rsidP="009B37AC">
      <w:pPr>
        <w:jc w:val="both"/>
      </w:pPr>
    </w:p>
    <w:p w14:paraId="31293D47" w14:textId="77777777" w:rsidR="009749DD" w:rsidRDefault="009749DD">
      <w:pPr>
        <w:rPr>
          <w:b/>
          <w:lang w:val="sv-SE"/>
        </w:rPr>
      </w:pPr>
      <w:r>
        <w:rPr>
          <w:b/>
          <w:lang w:val="sv-SE"/>
        </w:rPr>
        <w:br w:type="page"/>
      </w:r>
    </w:p>
    <w:p w14:paraId="162091BB" w14:textId="77777777" w:rsidR="009749DD" w:rsidRPr="00DC5DE4" w:rsidRDefault="009749DD">
      <w:pPr>
        <w:rPr>
          <w:b/>
          <w:lang w:val="sv-SE"/>
        </w:rPr>
      </w:pPr>
      <w:r w:rsidRPr="00DC5DE4">
        <w:rPr>
          <w:b/>
          <w:lang w:val="sv-SE"/>
        </w:rPr>
        <w:lastRenderedPageBreak/>
        <w:t xml:space="preserve">Ovanstående rekommendationer har diskuterats och godkänts av nationell grupp betr. behandling av atypiskt uremiskt syndrom, v.g. se nedan. </w:t>
      </w:r>
    </w:p>
    <w:p w14:paraId="7A836A9A" w14:textId="77777777" w:rsidR="009749DD" w:rsidRPr="00DC5DE4" w:rsidRDefault="009749DD">
      <w:pPr>
        <w:rPr>
          <w:b/>
          <w:lang w:val="sv-SE"/>
        </w:rPr>
      </w:pPr>
    </w:p>
    <w:tbl>
      <w:tblPr>
        <w:tblStyle w:val="Tabellrutnt"/>
        <w:tblW w:w="9776" w:type="dxa"/>
        <w:tblLayout w:type="fixed"/>
        <w:tblLook w:val="04A0" w:firstRow="1" w:lastRow="0" w:firstColumn="1" w:lastColumn="0" w:noHBand="0" w:noVBand="1"/>
      </w:tblPr>
      <w:tblGrid>
        <w:gridCol w:w="1655"/>
        <w:gridCol w:w="3556"/>
        <w:gridCol w:w="4565"/>
      </w:tblGrid>
      <w:tr w:rsidR="009749DD" w:rsidRPr="00DC5DE4" w14:paraId="2D2B19DE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9D9494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Umeå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59A458" w14:textId="0836A40B" w:rsidR="009749DD" w:rsidRPr="00DC5DE4" w:rsidRDefault="00DE61EB" w:rsidP="00B878D8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r>
              <w:rPr>
                <w:rStyle w:val="pel"/>
                <w:rFonts w:ascii="Times New Roman" w:hAnsi="Times New Roman"/>
                <w:sz w:val="24"/>
                <w:szCs w:val="24"/>
              </w:rPr>
              <w:t>AndersPersson, nefrolog Sundsvall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028EBF" w14:textId="2C31A457" w:rsidR="009749DD" w:rsidRPr="00DE61EB" w:rsidRDefault="00150821" w:rsidP="00B878D8">
            <w:pPr>
              <w:rPr>
                <w:rStyle w:val="pel"/>
                <w:rFonts w:ascii="Times New Roman" w:hAnsi="Times New Roman"/>
              </w:rPr>
            </w:pPr>
            <w:hyperlink r:id="rId21" w:history="1">
              <w:r w:rsidR="00DE61EB" w:rsidRPr="00DE61EB">
                <w:rPr>
                  <w:rStyle w:val="Hyperlnk"/>
                  <w:rFonts w:ascii="Segoe UI" w:hAnsi="Segoe UI" w:cs="Segoe UI"/>
                  <w:shd w:val="clear" w:color="auto" w:fill="FFFFFF"/>
                </w:rPr>
                <w:t>anders.persson1@rvn.se</w:t>
              </w:r>
            </w:hyperlink>
          </w:p>
        </w:tc>
      </w:tr>
      <w:tr w:rsidR="009749DD" w:rsidRPr="00DC5DE4" w14:paraId="785FD9A5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8C2373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38EFC2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52BE6A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9749DD" w:rsidRPr="00DC5DE4" w14:paraId="38FFD602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2D99C9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Uppsala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717DD3" w14:textId="371B1FD1" w:rsidR="009749DD" w:rsidRPr="00DC5DE4" w:rsidRDefault="00DE61EB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Torbjörn Linde, </w:t>
            </w:r>
            <w:r w:rsidR="009A09D1"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F4DE45" w14:textId="4668426B" w:rsidR="009749DD" w:rsidRPr="00DC5DE4" w:rsidRDefault="00150821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22" w:history="1">
              <w:r w:rsidR="00DE61EB" w:rsidRPr="008324AB">
                <w:rPr>
                  <w:rStyle w:val="Hyperlnk"/>
                </w:rPr>
                <w:t>Torbjorn.linde@akademiska.se</w:t>
              </w:r>
            </w:hyperlink>
          </w:p>
        </w:tc>
      </w:tr>
      <w:tr w:rsidR="009749DD" w:rsidRPr="00DC5DE4" w14:paraId="5A2001AD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1D581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89A58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5EBB3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9749DD" w:rsidRPr="00DC5DE4" w14:paraId="3709768A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4E6E40" w14:textId="071DBCC9" w:rsidR="009749DD" w:rsidRPr="00DC5DE4" w:rsidRDefault="00F24F26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Stockholm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E87BEC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Peter Bar</w:t>
            </w: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any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, nef</w:t>
            </w:r>
            <w:r w:rsidR="009A09D1"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rolog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E6CB13" w14:textId="77777777" w:rsidR="009749DD" w:rsidRPr="00DC5DE4" w:rsidRDefault="00150821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23" w:history="1">
              <w:r w:rsidR="009749DD" w:rsidRPr="00DC5DE4">
                <w:rPr>
                  <w:rStyle w:val="Hyperlnk"/>
                  <w:rFonts w:ascii="Times New Roman" w:hAnsi="Times New Roman"/>
                  <w:sz w:val="24"/>
                  <w:szCs w:val="24"/>
                  <w:lang w:val="en-US"/>
                </w:rPr>
                <w:t>Peter.Barany@ki.se</w:t>
              </w:r>
            </w:hyperlink>
          </w:p>
        </w:tc>
      </w:tr>
      <w:tr w:rsidR="009749DD" w:rsidRPr="00DC5DE4" w14:paraId="6AC37FEE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154F6C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949A0F" w14:textId="77777777" w:rsidR="009749DD" w:rsidRPr="00DC5DE4" w:rsidRDefault="009749DD" w:rsidP="009A09D1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Maria Herthelius </w:t>
            </w:r>
            <w:r w:rsidR="009A09D1"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barn-nefrolog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E6F14A" w14:textId="77777777" w:rsidR="009749DD" w:rsidRPr="00DC5DE4" w:rsidRDefault="00150821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24" w:history="1">
              <w:r w:rsidR="009749DD" w:rsidRPr="00DC5DE4">
                <w:rPr>
                  <w:rStyle w:val="Hyperlnk"/>
                  <w:rFonts w:ascii="Times New Roman" w:hAnsi="Times New Roman"/>
                  <w:sz w:val="24"/>
                  <w:szCs w:val="24"/>
                  <w:lang w:val="en-US"/>
                </w:rPr>
                <w:t>maria.herthelius@sll.se</w:t>
              </w:r>
            </w:hyperlink>
            <w:r w:rsidR="009749DD"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;</w:t>
            </w:r>
          </w:p>
        </w:tc>
      </w:tr>
      <w:tr w:rsidR="009749DD" w:rsidRPr="00DC5DE4" w14:paraId="62525B38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0FC019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97BD7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20AB24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9749DD" w:rsidRPr="00DC5DE4" w14:paraId="559E3F45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8256B4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Örebro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44E551" w14:textId="69BBBB22" w:rsidR="009749DD" w:rsidRPr="00DC5DE4" w:rsidRDefault="00150821" w:rsidP="00B878D8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r>
              <w:rPr>
                <w:rStyle w:val="pel"/>
                <w:rFonts w:ascii="Times New Roman" w:hAnsi="Times New Roman"/>
                <w:sz w:val="24"/>
                <w:szCs w:val="24"/>
              </w:rPr>
              <w:t>Piotr Jakuszewski, 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1E61E5" w14:textId="6D1E5F69" w:rsidR="009749DD" w:rsidRPr="00150821" w:rsidRDefault="00150821" w:rsidP="00B878D8">
            <w:pPr>
              <w:rPr>
                <w:rStyle w:val="pel"/>
                <w:rFonts w:ascii="Times New Roman" w:hAnsi="Times New Roman"/>
              </w:rPr>
            </w:pPr>
            <w:hyperlink r:id="rId25" w:history="1">
              <w:r w:rsidRPr="00D37ECB">
                <w:rPr>
                  <w:rStyle w:val="Hyperlnk"/>
                  <w:rFonts w:ascii="Segoe UI" w:hAnsi="Segoe UI" w:cs="Segoe UI"/>
                  <w:shd w:val="clear" w:color="auto" w:fill="FFFFFF"/>
                </w:rPr>
                <w:t>piotr.jakuszewski@regionorebrolan.se</w:t>
              </w:r>
            </w:hyperlink>
          </w:p>
        </w:tc>
      </w:tr>
      <w:tr w:rsidR="009749DD" w:rsidRPr="00DC5DE4" w14:paraId="71B8CC7E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EE12EF" w14:textId="77777777" w:rsidR="009749DD" w:rsidRPr="00DC5DE4" w:rsidRDefault="009749DD" w:rsidP="00B878D8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591EA2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91573" w14:textId="77777777" w:rsidR="009749DD" w:rsidRPr="00DC5DE4" w:rsidRDefault="009749DD" w:rsidP="00B878D8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</w:tr>
      <w:tr w:rsidR="00183849" w:rsidRPr="00DC5DE4" w14:paraId="285D7338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89F74E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Göteborg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E15D28" w14:textId="0293D996" w:rsidR="00183849" w:rsidRPr="00DC5DE4" w:rsidRDefault="00183849">
            <w:pPr>
              <w:rPr>
                <w:rStyle w:val="pel"/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6461E">
              <w:rPr>
                <w:b/>
              </w:rPr>
              <w:t>Aso Saeed</w:t>
            </w:r>
            <w:r w:rsidRPr="00C726DA">
              <w:t xml:space="preserve">, </w:t>
            </w:r>
            <w:r>
              <w:t>nefrolog (from 1/12-19)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BF77A4" w14:textId="7D0F1180" w:rsidR="00183849" w:rsidRPr="00DC5DE4" w:rsidRDefault="00150821" w:rsidP="0056461E">
            <w:pPr>
              <w:textAlignment w:val="top"/>
              <w:rPr>
                <w:rStyle w:val="pel"/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26" w:history="1">
              <w:r w:rsidR="00183849" w:rsidRPr="008A5FD6">
                <w:rPr>
                  <w:rStyle w:val="Hyperlnk"/>
                  <w:rFonts w:eastAsia="Times New Roman"/>
                  <w:lang w:eastAsia="sv-SE"/>
                </w:rPr>
                <w:t>aso.saeed@vgregion.se</w:t>
              </w:r>
            </w:hyperlink>
          </w:p>
        </w:tc>
      </w:tr>
      <w:tr w:rsidR="00183849" w:rsidRPr="00DC5DE4" w14:paraId="2C588B11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19FE5E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401985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Susanne Westphal Ladfors barn-nefrolog 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1FADB9" w14:textId="77777777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hyperlink r:id="rId27" w:history="1">
              <w:r w:rsidR="00183849" w:rsidRPr="00DC5DE4">
                <w:rPr>
                  <w:rStyle w:val="Hyperlnk"/>
                  <w:rFonts w:ascii="Times New Roman" w:hAnsi="Times New Roman"/>
                  <w:sz w:val="24"/>
                  <w:szCs w:val="24"/>
                </w:rPr>
                <w:t>susanne.westphal@vgregion.se</w:t>
              </w:r>
            </w:hyperlink>
          </w:p>
        </w:tc>
      </w:tr>
      <w:tr w:rsidR="00183849" w:rsidRPr="00DC5DE4" w14:paraId="4AE5F376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BE490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DC5CE7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E4D5AC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</w:tr>
      <w:tr w:rsidR="00F24F26" w:rsidRPr="00150821" w14:paraId="22482533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B9D6BF" w14:textId="77777777" w:rsidR="00F24F26" w:rsidRPr="00DC5DE4" w:rsidRDefault="00F24F26" w:rsidP="00F24F26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Linköping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705845" w14:textId="068BCABB" w:rsidR="00F24F26" w:rsidRPr="00DC5DE4" w:rsidRDefault="00F24F26" w:rsidP="00F24F26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sz w:val="24"/>
                <w:szCs w:val="24"/>
              </w:rPr>
              <w:t>Annette Bruchfeld, 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F724B6" w14:textId="3BED2E5E" w:rsidR="00F24F26" w:rsidRPr="007B29B5" w:rsidRDefault="00150821" w:rsidP="00F24F26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hyperlink r:id="rId28" w:history="1">
              <w:r w:rsidR="00F24F26" w:rsidRPr="007B29B5">
                <w:rPr>
                  <w:rStyle w:val="Hyperlnk"/>
                  <w:rFonts w:ascii="Times New Roman" w:hAnsi="Times New Roman"/>
                  <w:sz w:val="24"/>
                  <w:szCs w:val="24"/>
                </w:rPr>
                <w:t>Annette.bruchfeld@ki.se</w:t>
              </w:r>
            </w:hyperlink>
            <w:r w:rsidR="00F24F26" w:rsidRPr="007B29B5">
              <w:rPr>
                <w:rStyle w:val="Hyperlnk"/>
              </w:rPr>
              <w:t>, annette.bruchfeld@</w:t>
            </w:r>
            <w:r w:rsidR="00F24F26">
              <w:rPr>
                <w:rStyle w:val="Hyperlnk"/>
              </w:rPr>
              <w:t>liu.se</w:t>
            </w:r>
          </w:p>
        </w:tc>
      </w:tr>
      <w:tr w:rsidR="00183849" w:rsidRPr="00150821" w14:paraId="01889108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C7C927" w14:textId="77777777" w:rsidR="00183849" w:rsidRPr="007B29B5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7CBCC7" w14:textId="77777777" w:rsidR="00183849" w:rsidRPr="007B29B5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2EF71" w14:textId="77777777" w:rsidR="00183849" w:rsidRPr="007B29B5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</w:p>
        </w:tc>
      </w:tr>
      <w:tr w:rsidR="00183849" w:rsidRPr="00DC5DE4" w14:paraId="66B4FF6A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307E40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Skåne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684CBF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>Anders Christensson 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550530" w14:textId="77777777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29" w:history="1">
              <w:r w:rsidR="00183849" w:rsidRPr="00DC5DE4">
                <w:rPr>
                  <w:rStyle w:val="Hyperlnk"/>
                  <w:rFonts w:ascii="Times New Roman" w:hAnsi="Times New Roman"/>
                  <w:sz w:val="24"/>
                  <w:szCs w:val="24"/>
                  <w:lang w:val="en-US"/>
                </w:rPr>
                <w:t>anders.christensson@med.lu.se</w:t>
              </w:r>
            </w:hyperlink>
          </w:p>
        </w:tc>
      </w:tr>
      <w:tr w:rsidR="00183849" w:rsidRPr="00DC5DE4" w14:paraId="37A745B9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784D0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6EEA57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Zivile Bekassy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 barn-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20F016" w14:textId="77777777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30" w:history="1">
              <w:r w:rsidR="00183849" w:rsidRPr="00DC5DE4">
                <w:rPr>
                  <w:rStyle w:val="Hyperlnk"/>
                  <w:rFonts w:ascii="Times New Roman" w:hAnsi="Times New Roman"/>
                  <w:sz w:val="24"/>
                  <w:szCs w:val="24"/>
                  <w:lang w:val="en-US"/>
                </w:rPr>
                <w:t>zivile.bekassy@med.lu.se</w:t>
              </w:r>
            </w:hyperlink>
          </w:p>
        </w:tc>
      </w:tr>
      <w:tr w:rsidR="00183849" w:rsidRPr="00150821" w14:paraId="6F853441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A99DC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5D439F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Diana Karpman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</w:rPr>
              <w:t>, expert, barn-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F7F52B" w14:textId="77777777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hyperlink r:id="rId31" w:history="1">
              <w:r w:rsidR="00183849" w:rsidRPr="00DC5DE4">
                <w:rPr>
                  <w:rStyle w:val="Hyperlnk"/>
                  <w:rFonts w:ascii="Times New Roman" w:hAnsi="Times New Roman"/>
                  <w:sz w:val="24"/>
                  <w:szCs w:val="24"/>
                </w:rPr>
                <w:t>diana.karpman@med.lu.se</w:t>
              </w:r>
            </w:hyperlink>
          </w:p>
        </w:tc>
      </w:tr>
      <w:tr w:rsidR="00F24F26" w:rsidRPr="00150821" w14:paraId="14E15C95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F56E57" w14:textId="77777777" w:rsidR="00F24F26" w:rsidRPr="00DC5DE4" w:rsidRDefault="00F24F26" w:rsidP="00183849">
            <w:pPr>
              <w:ind w:right="-533"/>
              <w:rPr>
                <w:rStyle w:val="pel"/>
                <w:b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96AE22" w14:textId="128839C8" w:rsidR="00F24F26" w:rsidRPr="007B29B5" w:rsidRDefault="00F24F26" w:rsidP="00183849">
            <w:pPr>
              <w:rPr>
                <w:rStyle w:val="pel"/>
                <w:bCs/>
              </w:rPr>
            </w:pPr>
            <w:r w:rsidRPr="007B29B5">
              <w:rPr>
                <w:rStyle w:val="pel"/>
                <w:bCs/>
              </w:rPr>
              <w:t>Mårten Segelmark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346D5" w14:textId="735B478F" w:rsidR="00F24F26" w:rsidRDefault="00150821" w:rsidP="00183849">
            <w:hyperlink r:id="rId32" w:history="1">
              <w:r w:rsidR="00F24F26" w:rsidRPr="002A1CBF">
                <w:rPr>
                  <w:rStyle w:val="Hyperlnk"/>
                </w:rPr>
                <w:t>Marten.segelmark@med.lu.se</w:t>
              </w:r>
            </w:hyperlink>
          </w:p>
        </w:tc>
      </w:tr>
      <w:tr w:rsidR="00183849" w:rsidRPr="00DC5DE4" w14:paraId="3901E2BD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32A64F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2318EB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  <w:t>Kerstin Westman</w:t>
            </w:r>
            <w:r w:rsidRPr="00DC5DE4"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  <w:t xml:space="preserve"> nefrolog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7F9849" w14:textId="77777777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  <w:hyperlink r:id="rId33" w:history="1">
              <w:r w:rsidR="00183849" w:rsidRPr="00DC5DE4">
                <w:rPr>
                  <w:rStyle w:val="Hyperlnk"/>
                  <w:rFonts w:ascii="Times New Roman" w:hAnsi="Times New Roman"/>
                  <w:sz w:val="24"/>
                  <w:szCs w:val="24"/>
                  <w:lang w:val="en-US"/>
                </w:rPr>
                <w:t>kerstin.westman@med.lu.se</w:t>
              </w:r>
            </w:hyperlink>
          </w:p>
        </w:tc>
      </w:tr>
      <w:tr w:rsidR="00183849" w:rsidRPr="00DC5DE4" w14:paraId="26483A18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644BAC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B7C53F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16F1D4" w14:textId="77777777" w:rsidR="00183849" w:rsidRPr="00DC5DE4" w:rsidRDefault="00183849" w:rsidP="00183849">
            <w:pPr>
              <w:rPr>
                <w:rStyle w:val="pel"/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183849" w:rsidRPr="00DC5DE4" w14:paraId="4725119A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E969A9" w14:textId="77777777" w:rsidR="00183849" w:rsidRPr="00DC5DE4" w:rsidRDefault="00183849" w:rsidP="00183849">
            <w:pPr>
              <w:ind w:right="-533"/>
              <w:rPr>
                <w:rStyle w:val="pel"/>
                <w:rFonts w:ascii="Times New Roman" w:hAnsi="Times New Roman"/>
                <w:b/>
                <w:sz w:val="24"/>
                <w:szCs w:val="24"/>
              </w:rPr>
            </w:pPr>
            <w:r w:rsidRPr="00DC5DE4">
              <w:rPr>
                <w:rStyle w:val="pel"/>
                <w:rFonts w:ascii="Times New Roman" w:hAnsi="Times New Roman"/>
                <w:b/>
                <w:sz w:val="24"/>
                <w:szCs w:val="24"/>
              </w:rPr>
              <w:t>SvTPfören.</w:t>
            </w: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87420E" w14:textId="63729C59" w:rsidR="00183849" w:rsidRPr="00DC5DE4" w:rsidRDefault="00DE61EB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r>
              <w:rPr>
                <w:rStyle w:val="pel"/>
                <w:rFonts w:ascii="Times New Roman" w:hAnsi="Times New Roman"/>
                <w:sz w:val="24"/>
                <w:szCs w:val="24"/>
              </w:rPr>
              <w:t>Carin Wallquist</w:t>
            </w:r>
            <w:r w:rsidR="00183849" w:rsidRPr="00DC5DE4">
              <w:rPr>
                <w:rStyle w:val="pel"/>
                <w:rFonts w:ascii="Times New Roman" w:hAnsi="Times New Roman"/>
                <w:sz w:val="24"/>
                <w:szCs w:val="24"/>
              </w:rPr>
              <w:t>, repr. Transplantationfören.</w:t>
            </w: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FDB567" w14:textId="25E0CCE0" w:rsidR="00183849" w:rsidRPr="00DC5DE4" w:rsidRDefault="00150821" w:rsidP="00183849">
            <w:pPr>
              <w:rPr>
                <w:rStyle w:val="pel"/>
                <w:rFonts w:ascii="Times New Roman" w:hAnsi="Times New Roman"/>
                <w:sz w:val="24"/>
                <w:szCs w:val="24"/>
              </w:rPr>
            </w:pPr>
            <w:hyperlink r:id="rId34" w:history="1">
              <w:r w:rsidR="00DE61EB" w:rsidRPr="008324AB">
                <w:rPr>
                  <w:rStyle w:val="Hyperlnk"/>
                </w:rPr>
                <w:t>carin.wallquist@skane.se</w:t>
              </w:r>
            </w:hyperlink>
          </w:p>
        </w:tc>
      </w:tr>
      <w:tr w:rsidR="00DE61EB" w:rsidRPr="00DC5DE4" w14:paraId="10ED1C67" w14:textId="77777777" w:rsidTr="00150821">
        <w:tc>
          <w:tcPr>
            <w:tcW w:w="1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7AF263" w14:textId="77777777" w:rsidR="00DE61EB" w:rsidRPr="00DC5DE4" w:rsidRDefault="00DE61EB" w:rsidP="00183849">
            <w:pPr>
              <w:ind w:right="-533"/>
              <w:rPr>
                <w:rStyle w:val="pel"/>
                <w:b/>
              </w:rPr>
            </w:pPr>
          </w:p>
        </w:tc>
        <w:tc>
          <w:tcPr>
            <w:tcW w:w="3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B17DDB" w14:textId="77777777" w:rsidR="00DE61EB" w:rsidRDefault="00DE61EB" w:rsidP="00183849">
            <w:pPr>
              <w:rPr>
                <w:rStyle w:val="pel"/>
              </w:rPr>
            </w:pPr>
          </w:p>
        </w:tc>
        <w:tc>
          <w:tcPr>
            <w:tcW w:w="4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3615C0" w14:textId="77777777" w:rsidR="00DE61EB" w:rsidRDefault="00DE61EB" w:rsidP="00183849"/>
        </w:tc>
      </w:tr>
    </w:tbl>
    <w:p w14:paraId="74210AF9" w14:textId="77777777" w:rsidR="00B3414E" w:rsidRPr="00DC5DE4" w:rsidRDefault="00B3414E" w:rsidP="009B37AC">
      <w:pPr>
        <w:jc w:val="both"/>
        <w:rPr>
          <w:b/>
          <w:lang w:val="sv-SE"/>
        </w:rPr>
      </w:pPr>
    </w:p>
    <w:p w14:paraId="32AEDDFB" w14:textId="7D066F60" w:rsidR="009749DD" w:rsidRPr="00DC5DE4" w:rsidRDefault="009749DD" w:rsidP="009B37AC">
      <w:pPr>
        <w:jc w:val="both"/>
        <w:rPr>
          <w:b/>
          <w:lang w:val="sv-SE"/>
        </w:rPr>
      </w:pPr>
    </w:p>
    <w:sectPr w:rsidR="009749DD" w:rsidRPr="00DC5DE4" w:rsidSect="008A6A87">
      <w:headerReference w:type="even" r:id="rId35"/>
      <w:headerReference w:type="default" r:id="rId36"/>
      <w:footerReference w:type="even" r:id="rId37"/>
      <w:footerReference w:type="default" r:id="rId38"/>
      <w:headerReference w:type="first" r:id="rId39"/>
      <w:footerReference w:type="first" r:id="rId40"/>
      <w:pgSz w:w="11900" w:h="1682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E3ED6C" w14:textId="77777777" w:rsidR="00BA58C2" w:rsidRDefault="00BA58C2" w:rsidP="008A6A87">
      <w:r>
        <w:separator/>
      </w:r>
    </w:p>
  </w:endnote>
  <w:endnote w:type="continuationSeparator" w:id="0">
    <w:p w14:paraId="05869191" w14:textId="77777777" w:rsidR="00BA58C2" w:rsidRDefault="00BA58C2" w:rsidP="008A6A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F12413" w14:textId="77777777" w:rsidR="00820D9E" w:rsidRDefault="00820D9E" w:rsidP="00A41397">
    <w:pPr>
      <w:pStyle w:val="Sidfot"/>
      <w:framePr w:wrap="none" w:vAnchor="text" w:hAnchor="margin" w:xAlign="center" w:y="1"/>
      <w:rPr>
        <w:rStyle w:val="Sidnummer"/>
      </w:rPr>
    </w:pPr>
    <w:r>
      <w:rPr>
        <w:rStyle w:val="Sidnummer"/>
      </w:rPr>
      <w:fldChar w:fldCharType="begin"/>
    </w:r>
    <w:r>
      <w:rPr>
        <w:rStyle w:val="Sidnummer"/>
      </w:rPr>
      <w:instrText xml:space="preserve">PAGE  </w:instrText>
    </w:r>
    <w:r>
      <w:rPr>
        <w:rStyle w:val="Sidnummer"/>
      </w:rPr>
      <w:fldChar w:fldCharType="end"/>
    </w:r>
  </w:p>
  <w:p w14:paraId="4401CD56" w14:textId="77777777" w:rsidR="00820D9E" w:rsidRDefault="00820D9E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6040507"/>
      <w:docPartObj>
        <w:docPartGallery w:val="Page Numbers (Bottom of Page)"/>
        <w:docPartUnique/>
      </w:docPartObj>
    </w:sdtPr>
    <w:sdtEndPr/>
    <w:sdtContent>
      <w:p w14:paraId="70EA446E" w14:textId="77777777" w:rsidR="00820D9E" w:rsidRDefault="00820D9E">
        <w:pPr>
          <w:pStyle w:val="Sidfo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1B78E4">
          <w:rPr>
            <w:noProof/>
            <w:lang w:val="sv-SE"/>
          </w:rPr>
          <w:t>11</w:t>
        </w:r>
        <w:r>
          <w:fldChar w:fldCharType="end"/>
        </w:r>
      </w:p>
    </w:sdtContent>
  </w:sdt>
  <w:p w14:paraId="66501F27" w14:textId="77777777" w:rsidR="00820D9E" w:rsidRPr="004E2FD7" w:rsidRDefault="00820D9E">
    <w:pPr>
      <w:pStyle w:val="Sidfot"/>
      <w:rPr>
        <w:lang w:val="sv-SE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917AE1" w14:textId="77777777" w:rsidR="00C52F02" w:rsidRDefault="00C52F02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89110E" w14:textId="77777777" w:rsidR="00BA58C2" w:rsidRDefault="00BA58C2" w:rsidP="008A6A87">
      <w:r>
        <w:separator/>
      </w:r>
    </w:p>
  </w:footnote>
  <w:footnote w:type="continuationSeparator" w:id="0">
    <w:p w14:paraId="22EE93A8" w14:textId="77777777" w:rsidR="00BA58C2" w:rsidRDefault="00BA58C2" w:rsidP="008A6A8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12B7B" w14:textId="77777777" w:rsidR="00C52F02" w:rsidRDefault="00C52F02">
    <w:pPr>
      <w:pStyle w:val="Sidhuvu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93C257" w14:textId="051BBAB2" w:rsidR="00820D9E" w:rsidRPr="009B37AC" w:rsidRDefault="00820D9E">
    <w:pPr>
      <w:pStyle w:val="Sidhuvud"/>
      <w:rPr>
        <w:lang w:val="sv-SE"/>
      </w:rPr>
    </w:pPr>
    <w:r>
      <w:t xml:space="preserve"> Reviderad version 2019-09-11 / 12-06 /2020-04-22/ 2021-03-</w:t>
    </w:r>
    <w:r w:rsidR="00AF6C69">
      <w:t>19</w:t>
    </w:r>
    <w:r w:rsidR="00932721">
      <w:t xml:space="preserve"> /2022-</w:t>
    </w:r>
    <w:r w:rsidR="00C52F02">
      <w:t>05-06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A57402" w14:textId="77777777" w:rsidR="00C52F02" w:rsidRDefault="00C52F02">
    <w:pPr>
      <w:pStyle w:val="Sidhuvu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96E7137"/>
    <w:multiLevelType w:val="hybridMultilevel"/>
    <w:tmpl w:val="365844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44790636"/>
    <w:multiLevelType w:val="hybridMultilevel"/>
    <w:tmpl w:val="2A5C6CB2"/>
    <w:lvl w:ilvl="0" w:tplc="79E47F1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F905D0F"/>
    <w:multiLevelType w:val="hybridMultilevel"/>
    <w:tmpl w:val="8B3055C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42A409B"/>
    <w:multiLevelType w:val="hybridMultilevel"/>
    <w:tmpl w:val="82FC8D3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00stsx4z9ftie59efpwxafz9x2wa22wdaz&quot;&gt;References&lt;record-ids&gt;&lt;item&gt;818&lt;/item&gt;&lt;item&gt;2166&lt;/item&gt;&lt;item&gt;2223&lt;/item&gt;&lt;item&gt;2242&lt;/item&gt;&lt;item&gt;2245&lt;/item&gt;&lt;item&gt;2253&lt;/item&gt;&lt;item&gt;2257&lt;/item&gt;&lt;item&gt;2269&lt;/item&gt;&lt;item&gt;2270&lt;/item&gt;&lt;item&gt;2271&lt;/item&gt;&lt;item&gt;2272&lt;/item&gt;&lt;item&gt;2273&lt;/item&gt;&lt;item&gt;2275&lt;/item&gt;&lt;item&gt;2276&lt;/item&gt;&lt;item&gt;2277&lt;/item&gt;&lt;item&gt;2745&lt;/item&gt;&lt;item&gt;3038&lt;/item&gt;&lt;item&gt;3039&lt;/item&gt;&lt;item&gt;3040&lt;/item&gt;&lt;item&gt;3041&lt;/item&gt;&lt;item&gt;3042&lt;/item&gt;&lt;item&gt;3044&lt;/item&gt;&lt;/record-ids&gt;&lt;/item&gt;&lt;/Libraries&gt;"/>
  </w:docVars>
  <w:rsids>
    <w:rsidRoot w:val="0015143B"/>
    <w:rsid w:val="00000AF0"/>
    <w:rsid w:val="00001DCC"/>
    <w:rsid w:val="00004D83"/>
    <w:rsid w:val="000129F8"/>
    <w:rsid w:val="00030025"/>
    <w:rsid w:val="00030687"/>
    <w:rsid w:val="00032D8B"/>
    <w:rsid w:val="0004549F"/>
    <w:rsid w:val="0006204B"/>
    <w:rsid w:val="00065C83"/>
    <w:rsid w:val="000679DA"/>
    <w:rsid w:val="000910C3"/>
    <w:rsid w:val="00093970"/>
    <w:rsid w:val="000C60EA"/>
    <w:rsid w:val="000D0C25"/>
    <w:rsid w:val="000D4429"/>
    <w:rsid w:val="000D4BEA"/>
    <w:rsid w:val="000D551A"/>
    <w:rsid w:val="000D7104"/>
    <w:rsid w:val="000E28F2"/>
    <w:rsid w:val="000E3DD9"/>
    <w:rsid w:val="000E6621"/>
    <w:rsid w:val="000E7B85"/>
    <w:rsid w:val="000F0032"/>
    <w:rsid w:val="000F1CFB"/>
    <w:rsid w:val="000F7861"/>
    <w:rsid w:val="00100D57"/>
    <w:rsid w:val="001013B7"/>
    <w:rsid w:val="00107EC0"/>
    <w:rsid w:val="00120083"/>
    <w:rsid w:val="00122A78"/>
    <w:rsid w:val="00124C15"/>
    <w:rsid w:val="00140DDB"/>
    <w:rsid w:val="00142A40"/>
    <w:rsid w:val="00146E05"/>
    <w:rsid w:val="00147EE4"/>
    <w:rsid w:val="00150821"/>
    <w:rsid w:val="0015143B"/>
    <w:rsid w:val="001561C6"/>
    <w:rsid w:val="00156C7A"/>
    <w:rsid w:val="001571C0"/>
    <w:rsid w:val="001603FF"/>
    <w:rsid w:val="00162D4D"/>
    <w:rsid w:val="001661A6"/>
    <w:rsid w:val="00173260"/>
    <w:rsid w:val="00173521"/>
    <w:rsid w:val="001770E9"/>
    <w:rsid w:val="00183849"/>
    <w:rsid w:val="001B1D2C"/>
    <w:rsid w:val="001B78E4"/>
    <w:rsid w:val="001C5271"/>
    <w:rsid w:val="001D0335"/>
    <w:rsid w:val="001D1A01"/>
    <w:rsid w:val="001E2244"/>
    <w:rsid w:val="001E51E3"/>
    <w:rsid w:val="00213B33"/>
    <w:rsid w:val="00215245"/>
    <w:rsid w:val="00221B4F"/>
    <w:rsid w:val="00221EF8"/>
    <w:rsid w:val="0022425B"/>
    <w:rsid w:val="0023539A"/>
    <w:rsid w:val="00243F46"/>
    <w:rsid w:val="002451B0"/>
    <w:rsid w:val="00260F26"/>
    <w:rsid w:val="00270DF4"/>
    <w:rsid w:val="002A1472"/>
    <w:rsid w:val="002C46C6"/>
    <w:rsid w:val="002F0066"/>
    <w:rsid w:val="002F11D5"/>
    <w:rsid w:val="002F66F0"/>
    <w:rsid w:val="0030677E"/>
    <w:rsid w:val="0031000D"/>
    <w:rsid w:val="0032292F"/>
    <w:rsid w:val="0033025C"/>
    <w:rsid w:val="0033579E"/>
    <w:rsid w:val="00336B0A"/>
    <w:rsid w:val="00344A4E"/>
    <w:rsid w:val="00345C52"/>
    <w:rsid w:val="00354D22"/>
    <w:rsid w:val="00363137"/>
    <w:rsid w:val="00382A72"/>
    <w:rsid w:val="00385107"/>
    <w:rsid w:val="0039028B"/>
    <w:rsid w:val="003A317A"/>
    <w:rsid w:val="003A7EAC"/>
    <w:rsid w:val="003B64D6"/>
    <w:rsid w:val="003C02BD"/>
    <w:rsid w:val="003C7D28"/>
    <w:rsid w:val="003D2D8D"/>
    <w:rsid w:val="003D48C8"/>
    <w:rsid w:val="003D75DB"/>
    <w:rsid w:val="003E23B5"/>
    <w:rsid w:val="003E3855"/>
    <w:rsid w:val="003F476C"/>
    <w:rsid w:val="003F5503"/>
    <w:rsid w:val="003F5AD9"/>
    <w:rsid w:val="00404D96"/>
    <w:rsid w:val="00405138"/>
    <w:rsid w:val="00405487"/>
    <w:rsid w:val="00406CF3"/>
    <w:rsid w:val="00410ECD"/>
    <w:rsid w:val="00415EE2"/>
    <w:rsid w:val="00416300"/>
    <w:rsid w:val="00417A12"/>
    <w:rsid w:val="0042734D"/>
    <w:rsid w:val="00433C2E"/>
    <w:rsid w:val="00436748"/>
    <w:rsid w:val="00444454"/>
    <w:rsid w:val="00445322"/>
    <w:rsid w:val="0044657F"/>
    <w:rsid w:val="00467280"/>
    <w:rsid w:val="00471AA2"/>
    <w:rsid w:val="004817E3"/>
    <w:rsid w:val="00491891"/>
    <w:rsid w:val="00492C66"/>
    <w:rsid w:val="004A0476"/>
    <w:rsid w:val="004A1F65"/>
    <w:rsid w:val="004A2500"/>
    <w:rsid w:val="004A5A6B"/>
    <w:rsid w:val="004B179F"/>
    <w:rsid w:val="004B2667"/>
    <w:rsid w:val="004B4909"/>
    <w:rsid w:val="004B58C4"/>
    <w:rsid w:val="004D24C9"/>
    <w:rsid w:val="004D2DEF"/>
    <w:rsid w:val="004D5999"/>
    <w:rsid w:val="004E05C8"/>
    <w:rsid w:val="004E2FD7"/>
    <w:rsid w:val="004E3675"/>
    <w:rsid w:val="004F13DB"/>
    <w:rsid w:val="004F3CC8"/>
    <w:rsid w:val="004F3EBE"/>
    <w:rsid w:val="004F5495"/>
    <w:rsid w:val="005073D7"/>
    <w:rsid w:val="00513B57"/>
    <w:rsid w:val="00514010"/>
    <w:rsid w:val="005216E6"/>
    <w:rsid w:val="00541A37"/>
    <w:rsid w:val="00560F46"/>
    <w:rsid w:val="00561638"/>
    <w:rsid w:val="00564284"/>
    <w:rsid w:val="0056461E"/>
    <w:rsid w:val="00567C70"/>
    <w:rsid w:val="00567FD1"/>
    <w:rsid w:val="00573A2C"/>
    <w:rsid w:val="00585D19"/>
    <w:rsid w:val="00594760"/>
    <w:rsid w:val="00596A8A"/>
    <w:rsid w:val="005B6B44"/>
    <w:rsid w:val="005C1D07"/>
    <w:rsid w:val="005D0CDC"/>
    <w:rsid w:val="005D71A5"/>
    <w:rsid w:val="005E58A2"/>
    <w:rsid w:val="005F4B69"/>
    <w:rsid w:val="006100DB"/>
    <w:rsid w:val="0063509C"/>
    <w:rsid w:val="00635D51"/>
    <w:rsid w:val="00637289"/>
    <w:rsid w:val="006425BE"/>
    <w:rsid w:val="0065089F"/>
    <w:rsid w:val="00653D45"/>
    <w:rsid w:val="00662B46"/>
    <w:rsid w:val="00670710"/>
    <w:rsid w:val="00673C4D"/>
    <w:rsid w:val="00674283"/>
    <w:rsid w:val="0069293A"/>
    <w:rsid w:val="00693BC9"/>
    <w:rsid w:val="006963F6"/>
    <w:rsid w:val="0069729A"/>
    <w:rsid w:val="006A14EF"/>
    <w:rsid w:val="006A1503"/>
    <w:rsid w:val="006A29AA"/>
    <w:rsid w:val="006A5BD0"/>
    <w:rsid w:val="006D27DC"/>
    <w:rsid w:val="006E0C96"/>
    <w:rsid w:val="006E1CF0"/>
    <w:rsid w:val="006E3F8B"/>
    <w:rsid w:val="006F0D5D"/>
    <w:rsid w:val="006F3AD2"/>
    <w:rsid w:val="006F4687"/>
    <w:rsid w:val="007032A0"/>
    <w:rsid w:val="00703B37"/>
    <w:rsid w:val="00703D59"/>
    <w:rsid w:val="00707F84"/>
    <w:rsid w:val="00711A3D"/>
    <w:rsid w:val="00721F97"/>
    <w:rsid w:val="0072292B"/>
    <w:rsid w:val="007405BB"/>
    <w:rsid w:val="007556F9"/>
    <w:rsid w:val="00764832"/>
    <w:rsid w:val="00785A31"/>
    <w:rsid w:val="00793058"/>
    <w:rsid w:val="007A0556"/>
    <w:rsid w:val="007B29B5"/>
    <w:rsid w:val="007D3AAD"/>
    <w:rsid w:val="007E13B2"/>
    <w:rsid w:val="007E1D64"/>
    <w:rsid w:val="007E3040"/>
    <w:rsid w:val="007E4E3B"/>
    <w:rsid w:val="007F18A1"/>
    <w:rsid w:val="007F5D65"/>
    <w:rsid w:val="00801CF9"/>
    <w:rsid w:val="00803D46"/>
    <w:rsid w:val="00806E46"/>
    <w:rsid w:val="00810760"/>
    <w:rsid w:val="00820990"/>
    <w:rsid w:val="00820D9E"/>
    <w:rsid w:val="00830E93"/>
    <w:rsid w:val="00844A4D"/>
    <w:rsid w:val="008565C6"/>
    <w:rsid w:val="00865FD8"/>
    <w:rsid w:val="00880BC0"/>
    <w:rsid w:val="00883B65"/>
    <w:rsid w:val="0089389D"/>
    <w:rsid w:val="00897CFB"/>
    <w:rsid w:val="008A61A9"/>
    <w:rsid w:val="008A6A87"/>
    <w:rsid w:val="008B41BE"/>
    <w:rsid w:val="008C3886"/>
    <w:rsid w:val="008C5FB0"/>
    <w:rsid w:val="008D4383"/>
    <w:rsid w:val="008D50A4"/>
    <w:rsid w:val="008D6BF9"/>
    <w:rsid w:val="008E096F"/>
    <w:rsid w:val="008F7623"/>
    <w:rsid w:val="0092609D"/>
    <w:rsid w:val="00932721"/>
    <w:rsid w:val="00943273"/>
    <w:rsid w:val="009458E4"/>
    <w:rsid w:val="00946AEA"/>
    <w:rsid w:val="00951CAD"/>
    <w:rsid w:val="0095312E"/>
    <w:rsid w:val="00960C58"/>
    <w:rsid w:val="00965478"/>
    <w:rsid w:val="00970247"/>
    <w:rsid w:val="009749DD"/>
    <w:rsid w:val="009765CC"/>
    <w:rsid w:val="009847BF"/>
    <w:rsid w:val="00995AD1"/>
    <w:rsid w:val="009A09D1"/>
    <w:rsid w:val="009A1CD9"/>
    <w:rsid w:val="009B37AC"/>
    <w:rsid w:val="009B4004"/>
    <w:rsid w:val="009B56B1"/>
    <w:rsid w:val="009C1EEC"/>
    <w:rsid w:val="009D1B13"/>
    <w:rsid w:val="009D2759"/>
    <w:rsid w:val="009D5515"/>
    <w:rsid w:val="009E13D2"/>
    <w:rsid w:val="009E35FE"/>
    <w:rsid w:val="009E5266"/>
    <w:rsid w:val="009F6C64"/>
    <w:rsid w:val="00A04229"/>
    <w:rsid w:val="00A15EEA"/>
    <w:rsid w:val="00A2219B"/>
    <w:rsid w:val="00A27817"/>
    <w:rsid w:val="00A308F4"/>
    <w:rsid w:val="00A35813"/>
    <w:rsid w:val="00A41397"/>
    <w:rsid w:val="00A430AC"/>
    <w:rsid w:val="00A47428"/>
    <w:rsid w:val="00A72291"/>
    <w:rsid w:val="00A7293D"/>
    <w:rsid w:val="00A9413F"/>
    <w:rsid w:val="00A9677A"/>
    <w:rsid w:val="00AA76AB"/>
    <w:rsid w:val="00AB09AB"/>
    <w:rsid w:val="00AB4E79"/>
    <w:rsid w:val="00AC2C96"/>
    <w:rsid w:val="00AD100F"/>
    <w:rsid w:val="00AD46EF"/>
    <w:rsid w:val="00AE0909"/>
    <w:rsid w:val="00AE2A67"/>
    <w:rsid w:val="00AE2DC3"/>
    <w:rsid w:val="00AE3A6A"/>
    <w:rsid w:val="00AE4146"/>
    <w:rsid w:val="00AE5CC5"/>
    <w:rsid w:val="00AF4A55"/>
    <w:rsid w:val="00AF6C69"/>
    <w:rsid w:val="00B011D7"/>
    <w:rsid w:val="00B016C4"/>
    <w:rsid w:val="00B01D31"/>
    <w:rsid w:val="00B02B43"/>
    <w:rsid w:val="00B12F8B"/>
    <w:rsid w:val="00B16974"/>
    <w:rsid w:val="00B16BF1"/>
    <w:rsid w:val="00B3414E"/>
    <w:rsid w:val="00B36FA6"/>
    <w:rsid w:val="00B3744D"/>
    <w:rsid w:val="00B539F6"/>
    <w:rsid w:val="00B60468"/>
    <w:rsid w:val="00B645EE"/>
    <w:rsid w:val="00B703EB"/>
    <w:rsid w:val="00B70445"/>
    <w:rsid w:val="00B7572D"/>
    <w:rsid w:val="00B878D8"/>
    <w:rsid w:val="00B92B8C"/>
    <w:rsid w:val="00B94274"/>
    <w:rsid w:val="00B95C9A"/>
    <w:rsid w:val="00BA272C"/>
    <w:rsid w:val="00BA58C2"/>
    <w:rsid w:val="00BC0E8D"/>
    <w:rsid w:val="00BC4A0B"/>
    <w:rsid w:val="00BF7D94"/>
    <w:rsid w:val="00C07B6D"/>
    <w:rsid w:val="00C10B7D"/>
    <w:rsid w:val="00C11566"/>
    <w:rsid w:val="00C123F4"/>
    <w:rsid w:val="00C268FC"/>
    <w:rsid w:val="00C32385"/>
    <w:rsid w:val="00C33F17"/>
    <w:rsid w:val="00C35857"/>
    <w:rsid w:val="00C457E6"/>
    <w:rsid w:val="00C46CC4"/>
    <w:rsid w:val="00C52F02"/>
    <w:rsid w:val="00C53C78"/>
    <w:rsid w:val="00C54D4C"/>
    <w:rsid w:val="00C719A5"/>
    <w:rsid w:val="00C726DA"/>
    <w:rsid w:val="00C74FA9"/>
    <w:rsid w:val="00C77A6F"/>
    <w:rsid w:val="00C80D67"/>
    <w:rsid w:val="00CA23C8"/>
    <w:rsid w:val="00CA71C4"/>
    <w:rsid w:val="00CC2A80"/>
    <w:rsid w:val="00CD1B1C"/>
    <w:rsid w:val="00CE6F66"/>
    <w:rsid w:val="00CF0234"/>
    <w:rsid w:val="00CF7386"/>
    <w:rsid w:val="00D039C9"/>
    <w:rsid w:val="00D03B5A"/>
    <w:rsid w:val="00D06D4A"/>
    <w:rsid w:val="00D14F68"/>
    <w:rsid w:val="00D21EAB"/>
    <w:rsid w:val="00D23A6B"/>
    <w:rsid w:val="00D46EF7"/>
    <w:rsid w:val="00D50A49"/>
    <w:rsid w:val="00D61EB1"/>
    <w:rsid w:val="00D64B00"/>
    <w:rsid w:val="00D64E98"/>
    <w:rsid w:val="00D87019"/>
    <w:rsid w:val="00DA3DEE"/>
    <w:rsid w:val="00DB15A7"/>
    <w:rsid w:val="00DB3A7A"/>
    <w:rsid w:val="00DC06E0"/>
    <w:rsid w:val="00DC1B5F"/>
    <w:rsid w:val="00DC5DE4"/>
    <w:rsid w:val="00DD2AF3"/>
    <w:rsid w:val="00DD2AFF"/>
    <w:rsid w:val="00DD442B"/>
    <w:rsid w:val="00DE3365"/>
    <w:rsid w:val="00DE3D48"/>
    <w:rsid w:val="00DE4D6E"/>
    <w:rsid w:val="00DE61EB"/>
    <w:rsid w:val="00E109A8"/>
    <w:rsid w:val="00E22C9D"/>
    <w:rsid w:val="00E44586"/>
    <w:rsid w:val="00E5201C"/>
    <w:rsid w:val="00E617A7"/>
    <w:rsid w:val="00E65FF3"/>
    <w:rsid w:val="00E9778E"/>
    <w:rsid w:val="00EA24B4"/>
    <w:rsid w:val="00EA39DE"/>
    <w:rsid w:val="00EA5EB3"/>
    <w:rsid w:val="00EA6394"/>
    <w:rsid w:val="00EC4FEB"/>
    <w:rsid w:val="00EC7C24"/>
    <w:rsid w:val="00ED3CE2"/>
    <w:rsid w:val="00ED4807"/>
    <w:rsid w:val="00ED754E"/>
    <w:rsid w:val="00EE3C1D"/>
    <w:rsid w:val="00EE5F16"/>
    <w:rsid w:val="00EF39AA"/>
    <w:rsid w:val="00EF3C00"/>
    <w:rsid w:val="00F01173"/>
    <w:rsid w:val="00F070AA"/>
    <w:rsid w:val="00F203AF"/>
    <w:rsid w:val="00F23FD6"/>
    <w:rsid w:val="00F24F26"/>
    <w:rsid w:val="00F25E96"/>
    <w:rsid w:val="00F36890"/>
    <w:rsid w:val="00F36F2A"/>
    <w:rsid w:val="00F4260A"/>
    <w:rsid w:val="00F43D2F"/>
    <w:rsid w:val="00F53A20"/>
    <w:rsid w:val="00F5652B"/>
    <w:rsid w:val="00F62133"/>
    <w:rsid w:val="00F63D41"/>
    <w:rsid w:val="00F72468"/>
    <w:rsid w:val="00F74AEA"/>
    <w:rsid w:val="00F76F98"/>
    <w:rsid w:val="00F80C33"/>
    <w:rsid w:val="00F8744D"/>
    <w:rsid w:val="00F9687D"/>
    <w:rsid w:val="00F970AF"/>
    <w:rsid w:val="00FC5101"/>
    <w:rsid w:val="00FD796C"/>
    <w:rsid w:val="00FE2956"/>
    <w:rsid w:val="00FF66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41"/>
    <o:shapelayout v:ext="edit">
      <o:idmap v:ext="edit" data="1"/>
    </o:shapelayout>
  </w:shapeDefaults>
  <w:decimalSymbol w:val=","/>
  <w:listSeparator w:val=";"/>
  <w14:docId w14:val="14CD8E3A"/>
  <w14:defaultImageDpi w14:val="32767"/>
  <w15:docId w15:val="{D8F0E7D3-5E73-4975-A106-0DBB586CCB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0468"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Hyperlnk">
    <w:name w:val="Hyperlink"/>
    <w:basedOn w:val="Standardstycketeckensnitt"/>
    <w:uiPriority w:val="99"/>
    <w:rsid w:val="008A6A87"/>
    <w:rPr>
      <w:rFonts w:cs="Times New Roman"/>
      <w:color w:val="0000FF"/>
      <w:u w:val="single"/>
    </w:rPr>
  </w:style>
  <w:style w:type="paragraph" w:customStyle="1" w:styleId="EndNoteBibliography">
    <w:name w:val="EndNote Bibliography"/>
    <w:basedOn w:val="Normal"/>
    <w:rsid w:val="008A6A87"/>
    <w:pPr>
      <w:widowControl w:val="0"/>
      <w:spacing w:after="200"/>
      <w:jc w:val="both"/>
    </w:pPr>
    <w:rPr>
      <w:rFonts w:ascii="Calibri" w:eastAsia="Calibri" w:hAnsi="Calibri"/>
      <w:sz w:val="22"/>
      <w:szCs w:val="22"/>
    </w:rPr>
  </w:style>
  <w:style w:type="paragraph" w:styleId="Sidfot">
    <w:name w:val="footer"/>
    <w:basedOn w:val="Normal"/>
    <w:link w:val="SidfotChar"/>
    <w:uiPriority w:val="99"/>
    <w:unhideWhenUsed/>
    <w:rsid w:val="008A6A87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8A6A87"/>
  </w:style>
  <w:style w:type="character" w:styleId="Sidnummer">
    <w:name w:val="page number"/>
    <w:basedOn w:val="Standardstycketeckensnitt"/>
    <w:uiPriority w:val="99"/>
    <w:semiHidden/>
    <w:unhideWhenUsed/>
    <w:rsid w:val="008A6A87"/>
  </w:style>
  <w:style w:type="paragraph" w:customStyle="1" w:styleId="EndNoteBibliographyTitle">
    <w:name w:val="EndNote Bibliography Title"/>
    <w:basedOn w:val="Normal"/>
    <w:rsid w:val="00FC5101"/>
    <w:pPr>
      <w:jc w:val="center"/>
    </w:pPr>
    <w:rPr>
      <w:rFonts w:ascii="Calibri" w:hAnsi="Calibri"/>
      <w:sz w:val="22"/>
    </w:rPr>
  </w:style>
  <w:style w:type="character" w:styleId="AnvndHyperlnk">
    <w:name w:val="FollowedHyperlink"/>
    <w:basedOn w:val="Standardstycketeckensnitt"/>
    <w:uiPriority w:val="99"/>
    <w:semiHidden/>
    <w:unhideWhenUsed/>
    <w:rsid w:val="00EF39AA"/>
    <w:rPr>
      <w:color w:val="954F72" w:themeColor="followedHyperlink"/>
      <w:u w:val="single"/>
    </w:rPr>
  </w:style>
  <w:style w:type="paragraph" w:styleId="Normalwebb">
    <w:name w:val="Normal (Web)"/>
    <w:basedOn w:val="Normal"/>
    <w:uiPriority w:val="99"/>
    <w:semiHidden/>
    <w:unhideWhenUsed/>
    <w:rsid w:val="001603FF"/>
    <w:pPr>
      <w:spacing w:before="100" w:beforeAutospacing="1" w:after="100" w:afterAutospacing="1"/>
    </w:pPr>
    <w:rPr>
      <w:rFonts w:eastAsia="Times New Roman"/>
      <w:lang w:val="sv-SE" w:eastAsia="sv-S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E44586"/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E44586"/>
    <w:rPr>
      <w:rFonts w:ascii="Segoe UI" w:hAnsi="Segoe UI" w:cs="Segoe UI"/>
      <w:sz w:val="18"/>
      <w:szCs w:val="18"/>
    </w:rPr>
  </w:style>
  <w:style w:type="paragraph" w:styleId="Liststycke">
    <w:name w:val="List Paragraph"/>
    <w:basedOn w:val="Normal"/>
    <w:uiPriority w:val="34"/>
    <w:qFormat/>
    <w:rsid w:val="00173521"/>
    <w:pPr>
      <w:ind w:left="720"/>
      <w:contextualSpacing/>
    </w:pPr>
  </w:style>
  <w:style w:type="character" w:styleId="Kommentarsreferens">
    <w:name w:val="annotation reference"/>
    <w:basedOn w:val="Standardstycketeckensnitt"/>
    <w:uiPriority w:val="99"/>
    <w:semiHidden/>
    <w:unhideWhenUsed/>
    <w:rsid w:val="00A3581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A35813"/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A3581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A3581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A3581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35813"/>
  </w:style>
  <w:style w:type="paragraph" w:styleId="Sidhuvud">
    <w:name w:val="header"/>
    <w:basedOn w:val="Normal"/>
    <w:link w:val="SidhuvudChar"/>
    <w:uiPriority w:val="99"/>
    <w:unhideWhenUsed/>
    <w:rsid w:val="002A1472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2A1472"/>
  </w:style>
  <w:style w:type="table" w:styleId="Tabellrutnt">
    <w:name w:val="Table Grid"/>
    <w:basedOn w:val="Normaltabell"/>
    <w:uiPriority w:val="59"/>
    <w:rsid w:val="001571C0"/>
    <w:rPr>
      <w:rFonts w:asciiTheme="minorHAnsi" w:hAnsiTheme="minorHAnsi" w:cstheme="minorBidi"/>
      <w:sz w:val="22"/>
      <w:szCs w:val="22"/>
      <w:lang w:val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1">
    <w:name w:val="p1"/>
    <w:basedOn w:val="Normal"/>
    <w:rsid w:val="00406CF3"/>
    <w:rPr>
      <w:rFonts w:ascii="Times" w:hAnsi="Times"/>
      <w:sz w:val="12"/>
      <w:szCs w:val="12"/>
    </w:rPr>
  </w:style>
  <w:style w:type="character" w:customStyle="1" w:styleId="pel">
    <w:name w:val="_pe_l"/>
    <w:basedOn w:val="Standardstycketeckensnitt"/>
    <w:rsid w:val="009749DD"/>
  </w:style>
  <w:style w:type="character" w:customStyle="1" w:styleId="allowtextselection">
    <w:name w:val="allowtextselection"/>
    <w:basedOn w:val="Standardstycketeckensnitt"/>
    <w:rsid w:val="003D75DB"/>
  </w:style>
  <w:style w:type="character" w:styleId="Olstomnmnande">
    <w:name w:val="Unresolved Mention"/>
    <w:basedOn w:val="Standardstycketeckensnitt"/>
    <w:uiPriority w:val="99"/>
    <w:semiHidden/>
    <w:unhideWhenUsed/>
    <w:rsid w:val="00F24F2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6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0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25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788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8281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78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4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546775">
          <w:marLeft w:val="0"/>
          <w:marRight w:val="0"/>
          <w:marTop w:val="0"/>
          <w:marBottom w:val="0"/>
          <w:divBdr>
            <w:top w:val="single" w:sz="6" w:space="0" w:color="auto"/>
            <w:left w:val="single" w:sz="6" w:space="0" w:color="auto"/>
            <w:bottom w:val="single" w:sz="6" w:space="0" w:color="auto"/>
            <w:right w:val="single" w:sz="6" w:space="0" w:color="auto"/>
          </w:divBdr>
          <w:divsChild>
            <w:div w:id="67993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3934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8934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99729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85312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594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9541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83886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0205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28623319">
                                                  <w:marLeft w:val="0"/>
                                                  <w:marRight w:val="22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227019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989118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9044206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127034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507977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45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single" w:sz="6" w:space="8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2725362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36717754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4700589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05530222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018154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584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0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93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12201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54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7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88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398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02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390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76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7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4635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003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90018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7800028">
                              <w:marLeft w:val="15"/>
                              <w:marRight w:val="195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1903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1177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44434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1921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849494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645160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805392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308654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2547322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09132928">
                                                                      <w:marLeft w:val="405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865918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4613881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0647020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162784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7573552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540595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675857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15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single" w:sz="6" w:space="15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809254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18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31677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991980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37951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3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3784952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2053041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70663361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65009355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73782139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mailto:Peter.barany@sll.se" TargetMode="External"/><Relationship Id="rId18" Type="http://schemas.openxmlformats.org/officeDocument/2006/relationships/hyperlink" Target="mailto:lillemor.skattum@skane.se" TargetMode="External"/><Relationship Id="rId26" Type="http://schemas.openxmlformats.org/officeDocument/2006/relationships/hyperlink" Target="mailto:aso.saeed@vgregion.se" TargetMode="External"/><Relationship Id="rId39" Type="http://schemas.openxmlformats.org/officeDocument/2006/relationships/header" Target="header3.xml"/><Relationship Id="rId21" Type="http://schemas.openxmlformats.org/officeDocument/2006/relationships/hyperlink" Target="mailto:anders.persson1@rvn.se" TargetMode="External"/><Relationship Id="rId34" Type="http://schemas.openxmlformats.org/officeDocument/2006/relationships/hyperlink" Target="mailto:carin.wallquist@skane.se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mailto:lwaki.ebarasi@alexion.com" TargetMode="External"/><Relationship Id="rId20" Type="http://schemas.openxmlformats.org/officeDocument/2006/relationships/hyperlink" Target="mailto:jill.storry@med.lu.se" TargetMode="External"/><Relationship Id="rId29" Type="http://schemas.openxmlformats.org/officeDocument/2006/relationships/hyperlink" Target="mailto:anders.christensson@med.lu.se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diana.karpman@med.lu.se" TargetMode="External"/><Relationship Id="rId24" Type="http://schemas.openxmlformats.org/officeDocument/2006/relationships/hyperlink" Target="mailto:maria.herthelius@sll.se" TargetMode="External"/><Relationship Id="rId32" Type="http://schemas.openxmlformats.org/officeDocument/2006/relationships/hyperlink" Target="mailto:Marten.segelmark@med.lu.se" TargetMode="External"/><Relationship Id="rId37" Type="http://schemas.openxmlformats.org/officeDocument/2006/relationships/footer" Target="footer1.xml"/><Relationship Id="rId40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hyperlink" Target="mailto:kerstin.westman@med.lu.se" TargetMode="External"/><Relationship Id="rId23" Type="http://schemas.openxmlformats.org/officeDocument/2006/relationships/hyperlink" Target="mailto:Peter.Barany@ki.se" TargetMode="External"/><Relationship Id="rId28" Type="http://schemas.openxmlformats.org/officeDocument/2006/relationships/hyperlink" Target="mailto:Annette.bruchfeld@ki.se" TargetMode="External"/><Relationship Id="rId36" Type="http://schemas.openxmlformats.org/officeDocument/2006/relationships/header" Target="header2.xml"/><Relationship Id="rId10" Type="http://schemas.openxmlformats.org/officeDocument/2006/relationships/hyperlink" Target="mailto:diana.karpman@med.lu.se" TargetMode="External"/><Relationship Id="rId19" Type="http://schemas.openxmlformats.org/officeDocument/2006/relationships/hyperlink" Target="mailto:diana.karpman@med.lu.se" TargetMode="External"/><Relationship Id="rId31" Type="http://schemas.openxmlformats.org/officeDocument/2006/relationships/hyperlink" Target="mailto:diana.karpman@med.lu.s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lillemor.skattum@skane.se" TargetMode="External"/><Relationship Id="rId14" Type="http://schemas.openxmlformats.org/officeDocument/2006/relationships/hyperlink" Target="mailto:aso.saeed@vgregion.se" TargetMode="External"/><Relationship Id="rId22" Type="http://schemas.openxmlformats.org/officeDocument/2006/relationships/hyperlink" Target="mailto:Torbjorn.linde@akademiska.se" TargetMode="External"/><Relationship Id="rId27" Type="http://schemas.openxmlformats.org/officeDocument/2006/relationships/hyperlink" Target="mailto:susanne.westphal@vgregion.se" TargetMode="External"/><Relationship Id="rId30" Type="http://schemas.openxmlformats.org/officeDocument/2006/relationships/hyperlink" Target="mailto:zivile.bekassy@med.lu.se" TargetMode="External"/><Relationship Id="rId35" Type="http://schemas.openxmlformats.org/officeDocument/2006/relationships/header" Target="header1.xml"/><Relationship Id="rId8" Type="http://schemas.openxmlformats.org/officeDocument/2006/relationships/hyperlink" Target="http://www.vardgivare.skane.se" TargetMode="External"/><Relationship Id="rId3" Type="http://schemas.openxmlformats.org/officeDocument/2006/relationships/styles" Target="styles.xml"/><Relationship Id="rId12" Type="http://schemas.openxmlformats.org/officeDocument/2006/relationships/hyperlink" Target="mailto:zivile.bekassy@med.lu.se" TargetMode="External"/><Relationship Id="rId17" Type="http://schemas.openxmlformats.org/officeDocument/2006/relationships/hyperlink" Target="mailto:diana.karpman@med.lu.se" TargetMode="External"/><Relationship Id="rId25" Type="http://schemas.openxmlformats.org/officeDocument/2006/relationships/hyperlink" Target="mailto:piotr.jakuszewski@regionorebrolan.se" TargetMode="External"/><Relationship Id="rId33" Type="http://schemas.openxmlformats.org/officeDocument/2006/relationships/hyperlink" Target="mailto:kerstin.westman@med.lu.se" TargetMode="External"/><Relationship Id="rId38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BCBECE-FCB5-40C8-8669-D8EFC11877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480</Words>
  <Characters>39647</Characters>
  <Application>Microsoft Office Word</Application>
  <DocSecurity>0</DocSecurity>
  <Lines>330</Lines>
  <Paragraphs>94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703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 Office User</dc:creator>
  <cp:lastModifiedBy>Westman Kerstin</cp:lastModifiedBy>
  <cp:revision>3</cp:revision>
  <cp:lastPrinted>2021-03-19T14:20:00Z</cp:lastPrinted>
  <dcterms:created xsi:type="dcterms:W3CDTF">2022-05-06T12:20:00Z</dcterms:created>
  <dcterms:modified xsi:type="dcterms:W3CDTF">2022-05-06T12:33:00Z</dcterms:modified>
</cp:coreProperties>
</file>